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EB623A" w14:textId="0B490285" w:rsidR="00B166AE" w:rsidRPr="00C30968" w:rsidRDefault="00E507CE" w:rsidP="005A7013">
      <w:pPr>
        <w:jc w:val="center"/>
        <w:rPr>
          <w:rFonts w:ascii="Times New Roman" w:hAnsi="Times New Roman" w:cs="Times New Roman"/>
          <w:b/>
          <w:bCs/>
        </w:rPr>
      </w:pPr>
      <w:r w:rsidRPr="00C30968">
        <w:rPr>
          <w:rFonts w:ascii="Times New Roman" w:hAnsi="Times New Roman" w:cs="Times New Roman"/>
          <w:b/>
          <w:bCs/>
        </w:rPr>
        <w:t xml:space="preserve">THE USE OF SLANG WORDS </w:t>
      </w:r>
      <w:r w:rsidR="002F69EB" w:rsidRPr="00C30968">
        <w:rPr>
          <w:rFonts w:ascii="Times New Roman" w:hAnsi="Times New Roman" w:cs="Times New Roman"/>
          <w:b/>
          <w:bCs/>
        </w:rPr>
        <w:t>IN</w:t>
      </w:r>
      <w:r w:rsidRPr="00C30968">
        <w:rPr>
          <w:rFonts w:ascii="Times New Roman" w:hAnsi="Times New Roman" w:cs="Times New Roman"/>
          <w:b/>
          <w:bCs/>
        </w:rPr>
        <w:t xml:space="preserve"> ONLINE LEARNING </w:t>
      </w:r>
      <w:r w:rsidR="002F69EB" w:rsidRPr="00C30968">
        <w:rPr>
          <w:rFonts w:ascii="Times New Roman" w:hAnsi="Times New Roman" w:cs="Times New Roman"/>
          <w:b/>
          <w:bCs/>
        </w:rPr>
        <w:t>CONTEXT OF</w:t>
      </w:r>
      <w:r w:rsidRPr="00C30968">
        <w:rPr>
          <w:rFonts w:ascii="Times New Roman" w:hAnsi="Times New Roman" w:cs="Times New Roman"/>
          <w:b/>
          <w:bCs/>
        </w:rPr>
        <w:t xml:space="preserve"> E</w:t>
      </w:r>
      <w:r w:rsidR="00CB58D8" w:rsidRPr="00C30968">
        <w:rPr>
          <w:rFonts w:ascii="Times New Roman" w:hAnsi="Times New Roman" w:cs="Times New Roman"/>
          <w:b/>
          <w:bCs/>
        </w:rPr>
        <w:t>FL</w:t>
      </w:r>
      <w:r w:rsidRPr="00C30968">
        <w:rPr>
          <w:rFonts w:ascii="Times New Roman" w:hAnsi="Times New Roman" w:cs="Times New Roman"/>
          <w:b/>
          <w:bCs/>
        </w:rPr>
        <w:t xml:space="preserve"> CLASS</w:t>
      </w:r>
    </w:p>
    <w:p w14:paraId="0AF260D1" w14:textId="77777777" w:rsidR="004A28AB" w:rsidRPr="004B3365" w:rsidRDefault="004A28AB" w:rsidP="004B3365">
      <w:pPr>
        <w:spacing w:after="0"/>
        <w:jc w:val="center"/>
        <w:rPr>
          <w:rFonts w:ascii="Times New Roman" w:hAnsi="Times New Roman" w:cs="Times New Roman"/>
        </w:rPr>
      </w:pPr>
    </w:p>
    <w:p w14:paraId="38BA2367" w14:textId="77777777" w:rsidR="004A28AB" w:rsidRPr="004B3365" w:rsidRDefault="004A28AB" w:rsidP="004A28AB">
      <w:pPr>
        <w:autoSpaceDE w:val="0"/>
        <w:autoSpaceDN w:val="0"/>
        <w:adjustRightInd w:val="0"/>
        <w:spacing w:after="0" w:line="240" w:lineRule="auto"/>
        <w:jc w:val="center"/>
        <w:rPr>
          <w:rFonts w:ascii="Times New Roman" w:hAnsi="Times New Roman" w:cs="Times New Roman"/>
          <w:color w:val="000000"/>
          <w:sz w:val="24"/>
          <w:szCs w:val="24"/>
        </w:rPr>
      </w:pPr>
      <w:r w:rsidRPr="004B3365">
        <w:rPr>
          <w:rFonts w:ascii="Times New Roman" w:hAnsi="Times New Roman" w:cs="Times New Roman"/>
          <w:color w:val="000000"/>
          <w:sz w:val="24"/>
          <w:szCs w:val="24"/>
        </w:rPr>
        <w:t>Rizky Lutviana</w:t>
      </w:r>
    </w:p>
    <w:p w14:paraId="57ECEAD4" w14:textId="77777777" w:rsidR="004A28AB" w:rsidRPr="004B3365" w:rsidRDefault="004A28AB" w:rsidP="004A28AB">
      <w:pPr>
        <w:autoSpaceDE w:val="0"/>
        <w:autoSpaceDN w:val="0"/>
        <w:adjustRightInd w:val="0"/>
        <w:spacing w:after="0" w:line="240" w:lineRule="auto"/>
        <w:jc w:val="center"/>
        <w:rPr>
          <w:rFonts w:ascii="Times New Roman" w:hAnsi="Times New Roman" w:cs="Times New Roman"/>
          <w:color w:val="000000"/>
          <w:sz w:val="24"/>
          <w:szCs w:val="24"/>
        </w:rPr>
      </w:pPr>
    </w:p>
    <w:p w14:paraId="36F99AA3" w14:textId="77777777" w:rsidR="004A28AB" w:rsidRPr="004B3365" w:rsidRDefault="004A28AB" w:rsidP="004A28AB">
      <w:pPr>
        <w:autoSpaceDE w:val="0"/>
        <w:autoSpaceDN w:val="0"/>
        <w:adjustRightInd w:val="0"/>
        <w:spacing w:after="0" w:line="240" w:lineRule="auto"/>
        <w:jc w:val="center"/>
        <w:rPr>
          <w:rFonts w:ascii="Times New Roman" w:hAnsi="Times New Roman" w:cs="Times New Roman"/>
          <w:color w:val="000000"/>
          <w:sz w:val="24"/>
          <w:szCs w:val="24"/>
        </w:rPr>
      </w:pPr>
      <w:r w:rsidRPr="004B3365">
        <w:rPr>
          <w:rFonts w:ascii="Times New Roman" w:hAnsi="Times New Roman" w:cs="Times New Roman"/>
          <w:color w:val="000000"/>
          <w:sz w:val="24"/>
          <w:szCs w:val="24"/>
        </w:rPr>
        <w:t>English Department, Kanjuruhan University of Malang, Malang, Indonesia</w:t>
      </w:r>
    </w:p>
    <w:p w14:paraId="20AE2DF7" w14:textId="77777777" w:rsidR="004A28AB" w:rsidRPr="004B3365" w:rsidRDefault="004A28AB" w:rsidP="004A28AB">
      <w:pPr>
        <w:spacing w:line="240" w:lineRule="auto"/>
        <w:jc w:val="center"/>
        <w:rPr>
          <w:rFonts w:ascii="Times New Roman" w:hAnsi="Times New Roman" w:cs="Times New Roman"/>
          <w:sz w:val="24"/>
          <w:szCs w:val="24"/>
        </w:rPr>
      </w:pPr>
      <w:r w:rsidRPr="004B3365">
        <w:rPr>
          <w:rFonts w:ascii="Times New Roman" w:hAnsi="Times New Roman" w:cs="Times New Roman"/>
          <w:sz w:val="24"/>
          <w:szCs w:val="24"/>
        </w:rPr>
        <w:t>lutviana.rizky@unikama.ac.id</w:t>
      </w:r>
    </w:p>
    <w:p w14:paraId="552632E6" w14:textId="77777777" w:rsidR="004A28AB" w:rsidRPr="004B3365" w:rsidRDefault="004A28AB" w:rsidP="004A28AB">
      <w:pPr>
        <w:spacing w:line="240" w:lineRule="auto"/>
        <w:jc w:val="center"/>
        <w:rPr>
          <w:rFonts w:ascii="Times New Roman" w:hAnsi="Times New Roman" w:cs="Times New Roman"/>
          <w:sz w:val="24"/>
          <w:szCs w:val="24"/>
        </w:rPr>
      </w:pPr>
      <w:r w:rsidRPr="004B3365">
        <w:rPr>
          <w:rFonts w:ascii="Times New Roman" w:hAnsi="Times New Roman" w:cs="Times New Roman"/>
          <w:sz w:val="24"/>
          <w:szCs w:val="24"/>
        </w:rPr>
        <w:t>Siti Mafulah</w:t>
      </w:r>
    </w:p>
    <w:p w14:paraId="357B770D" w14:textId="77777777" w:rsidR="004A28AB" w:rsidRPr="004B3365" w:rsidRDefault="004A28AB" w:rsidP="004A28AB">
      <w:pPr>
        <w:autoSpaceDE w:val="0"/>
        <w:autoSpaceDN w:val="0"/>
        <w:adjustRightInd w:val="0"/>
        <w:spacing w:after="0" w:line="240" w:lineRule="auto"/>
        <w:jc w:val="center"/>
        <w:rPr>
          <w:rFonts w:ascii="Times New Roman" w:hAnsi="Times New Roman" w:cs="Times New Roman"/>
          <w:color w:val="000000"/>
          <w:sz w:val="24"/>
          <w:szCs w:val="24"/>
        </w:rPr>
      </w:pPr>
      <w:r w:rsidRPr="004B3365">
        <w:rPr>
          <w:rFonts w:ascii="Times New Roman" w:hAnsi="Times New Roman" w:cs="Times New Roman"/>
          <w:color w:val="000000"/>
          <w:sz w:val="24"/>
          <w:szCs w:val="24"/>
        </w:rPr>
        <w:t>English Department, Kanjuruhan University of Malang, Malang, Indonesia</w:t>
      </w:r>
    </w:p>
    <w:p w14:paraId="5C92EADD" w14:textId="3A5ACDAC" w:rsidR="004A28AB" w:rsidRPr="004B3365" w:rsidRDefault="001C5A4F" w:rsidP="004A28AB">
      <w:pPr>
        <w:spacing w:line="240" w:lineRule="auto"/>
        <w:jc w:val="center"/>
        <w:rPr>
          <w:rFonts w:ascii="Times New Roman" w:hAnsi="Times New Roman" w:cs="Times New Roman"/>
          <w:sz w:val="18"/>
          <w:szCs w:val="18"/>
        </w:rPr>
      </w:pPr>
      <w:r>
        <w:rPr>
          <w:rFonts w:ascii="Times New Roman" w:hAnsi="Times New Roman" w:cs="Times New Roman"/>
          <w:sz w:val="24"/>
          <w:szCs w:val="24"/>
        </w:rPr>
        <w:t>Siti_mafulah</w:t>
      </w:r>
      <w:r w:rsidR="004A28AB" w:rsidRPr="004B3365">
        <w:rPr>
          <w:rFonts w:ascii="Times New Roman" w:hAnsi="Times New Roman" w:cs="Times New Roman"/>
          <w:sz w:val="24"/>
          <w:szCs w:val="24"/>
        </w:rPr>
        <w:t>@</w:t>
      </w:r>
      <w:r>
        <w:rPr>
          <w:rFonts w:ascii="Times New Roman" w:hAnsi="Times New Roman" w:cs="Times New Roman"/>
          <w:sz w:val="24"/>
          <w:szCs w:val="24"/>
        </w:rPr>
        <w:t>unikama</w:t>
      </w:r>
      <w:r w:rsidR="004A28AB" w:rsidRPr="004B3365">
        <w:rPr>
          <w:rFonts w:ascii="Times New Roman" w:hAnsi="Times New Roman" w:cs="Times New Roman"/>
          <w:sz w:val="24"/>
          <w:szCs w:val="24"/>
        </w:rPr>
        <w:t>.</w:t>
      </w:r>
      <w:r>
        <w:rPr>
          <w:rFonts w:ascii="Times New Roman" w:hAnsi="Times New Roman" w:cs="Times New Roman"/>
          <w:sz w:val="24"/>
          <w:szCs w:val="24"/>
        </w:rPr>
        <w:t>ac.id</w:t>
      </w:r>
    </w:p>
    <w:p w14:paraId="47BF9966" w14:textId="1C6CA89C" w:rsidR="00183D3B" w:rsidRPr="004B3365" w:rsidRDefault="00183D3B">
      <w:pPr>
        <w:rPr>
          <w:rFonts w:ascii="Times New Roman" w:hAnsi="Times New Roman" w:cs="Times New Roman"/>
        </w:rPr>
      </w:pPr>
    </w:p>
    <w:p w14:paraId="0F8D3840" w14:textId="62C97128" w:rsidR="00183D3B" w:rsidRPr="00844513" w:rsidRDefault="00183D3B">
      <w:pPr>
        <w:rPr>
          <w:rFonts w:ascii="Times New Roman" w:hAnsi="Times New Roman" w:cs="Times New Roman"/>
          <w:b/>
          <w:bCs/>
        </w:rPr>
      </w:pPr>
      <w:r w:rsidRPr="00844513">
        <w:rPr>
          <w:rFonts w:ascii="Times New Roman" w:hAnsi="Times New Roman" w:cs="Times New Roman"/>
          <w:b/>
          <w:bCs/>
        </w:rPr>
        <w:t xml:space="preserve">Abstract </w:t>
      </w:r>
    </w:p>
    <w:p w14:paraId="6E394244" w14:textId="050FD483" w:rsidR="00E25BDA" w:rsidRPr="004B3365" w:rsidRDefault="00A9371C" w:rsidP="005E0A0F">
      <w:pPr>
        <w:jc w:val="both"/>
        <w:rPr>
          <w:rFonts w:ascii="Times New Roman" w:hAnsi="Times New Roman" w:cs="Times New Roman"/>
        </w:rPr>
      </w:pPr>
      <w:r w:rsidRPr="004B3365">
        <w:rPr>
          <w:rFonts w:ascii="Times New Roman" w:hAnsi="Times New Roman" w:cs="Times New Roman"/>
        </w:rPr>
        <w:t xml:space="preserve">During Covid-19 pandemic </w:t>
      </w:r>
      <w:r w:rsidR="00936ABA" w:rsidRPr="004B3365">
        <w:rPr>
          <w:rFonts w:ascii="Times New Roman" w:hAnsi="Times New Roman" w:cs="Times New Roman"/>
        </w:rPr>
        <w:t xml:space="preserve">teachers and students in Indonesia adapt to continue learning by implementing online learning. </w:t>
      </w:r>
      <w:r w:rsidR="003973CA" w:rsidRPr="004B3365">
        <w:rPr>
          <w:rFonts w:ascii="Times New Roman" w:hAnsi="Times New Roman" w:cs="Times New Roman"/>
        </w:rPr>
        <w:t>Online learning create</w:t>
      </w:r>
      <w:r w:rsidR="00C53218" w:rsidRPr="004B3365">
        <w:rPr>
          <w:rFonts w:ascii="Times New Roman" w:hAnsi="Times New Roman" w:cs="Times New Roman"/>
        </w:rPr>
        <w:t xml:space="preserve">s a </w:t>
      </w:r>
      <w:r w:rsidR="003973CA" w:rsidRPr="004B3365">
        <w:rPr>
          <w:rFonts w:ascii="Times New Roman" w:hAnsi="Times New Roman" w:cs="Times New Roman"/>
        </w:rPr>
        <w:t>new way of communication between teacher and students in online class</w:t>
      </w:r>
      <w:r w:rsidR="002540AC" w:rsidRPr="004B3365">
        <w:rPr>
          <w:rFonts w:ascii="Times New Roman" w:hAnsi="Times New Roman" w:cs="Times New Roman"/>
        </w:rPr>
        <w:t>room context</w:t>
      </w:r>
      <w:r w:rsidR="003973CA" w:rsidRPr="004B3365">
        <w:rPr>
          <w:rFonts w:ascii="Times New Roman" w:hAnsi="Times New Roman" w:cs="Times New Roman"/>
        </w:rPr>
        <w:t xml:space="preserve">. </w:t>
      </w:r>
      <w:r w:rsidR="00B3422F" w:rsidRPr="004B3365">
        <w:rPr>
          <w:rFonts w:ascii="Times New Roman" w:hAnsi="Times New Roman" w:cs="Times New Roman"/>
        </w:rPr>
        <w:t xml:space="preserve">This way of communication </w:t>
      </w:r>
      <w:r w:rsidR="00C76663" w:rsidRPr="004B3365">
        <w:rPr>
          <w:rFonts w:ascii="Times New Roman" w:hAnsi="Times New Roman" w:cs="Times New Roman"/>
        </w:rPr>
        <w:t>makes</w:t>
      </w:r>
      <w:r w:rsidR="00B3422F" w:rsidRPr="004B3365">
        <w:rPr>
          <w:rFonts w:ascii="Times New Roman" w:hAnsi="Times New Roman" w:cs="Times New Roman"/>
        </w:rPr>
        <w:t xml:space="preserve"> both teacher and students employ new strategy in communication, </w:t>
      </w:r>
      <w:r w:rsidR="0094104B" w:rsidRPr="004B3365">
        <w:rPr>
          <w:rFonts w:ascii="Times New Roman" w:hAnsi="Times New Roman" w:cs="Times New Roman"/>
        </w:rPr>
        <w:t>one of which is</w:t>
      </w:r>
      <w:r w:rsidR="005E0A0F" w:rsidRPr="004B3365">
        <w:rPr>
          <w:rFonts w:ascii="Times New Roman" w:hAnsi="Times New Roman" w:cs="Times New Roman"/>
        </w:rPr>
        <w:t xml:space="preserve"> by</w:t>
      </w:r>
      <w:r w:rsidR="0094104B" w:rsidRPr="004B3365">
        <w:rPr>
          <w:rFonts w:ascii="Times New Roman" w:hAnsi="Times New Roman" w:cs="Times New Roman"/>
        </w:rPr>
        <w:t xml:space="preserve"> using slang words in online class</w:t>
      </w:r>
      <w:r w:rsidR="00C76663" w:rsidRPr="004B3365">
        <w:rPr>
          <w:rFonts w:ascii="Times New Roman" w:hAnsi="Times New Roman" w:cs="Times New Roman"/>
        </w:rPr>
        <w:t xml:space="preserve">. </w:t>
      </w:r>
      <w:r w:rsidR="00D90CDA" w:rsidRPr="004B3365">
        <w:rPr>
          <w:rFonts w:ascii="Times New Roman" w:hAnsi="Times New Roman" w:cs="Times New Roman"/>
        </w:rPr>
        <w:t xml:space="preserve">This study aimed at </w:t>
      </w:r>
      <w:r w:rsidR="005E2EBA" w:rsidRPr="004B3365">
        <w:rPr>
          <w:rFonts w:ascii="Times New Roman" w:hAnsi="Times New Roman" w:cs="Times New Roman"/>
        </w:rPr>
        <w:t>investigating the use of slang words by 3</w:t>
      </w:r>
      <w:r w:rsidR="00DF29D5" w:rsidRPr="004B3365">
        <w:rPr>
          <w:rFonts w:ascii="Times New Roman" w:hAnsi="Times New Roman" w:cs="Times New Roman"/>
        </w:rPr>
        <w:t>4</w:t>
      </w:r>
      <w:r w:rsidR="005E2EBA" w:rsidRPr="004B3365">
        <w:rPr>
          <w:rFonts w:ascii="Times New Roman" w:hAnsi="Times New Roman" w:cs="Times New Roman"/>
        </w:rPr>
        <w:t xml:space="preserve"> </w:t>
      </w:r>
      <w:r w:rsidR="00DF29D5" w:rsidRPr="004B3365">
        <w:rPr>
          <w:rFonts w:ascii="Times New Roman" w:hAnsi="Times New Roman" w:cs="Times New Roman"/>
        </w:rPr>
        <w:t xml:space="preserve">EFL students </w:t>
      </w:r>
      <w:r w:rsidR="00824227" w:rsidRPr="004B3365">
        <w:rPr>
          <w:rFonts w:ascii="Times New Roman" w:hAnsi="Times New Roman" w:cs="Times New Roman"/>
        </w:rPr>
        <w:t xml:space="preserve">in Translation online class during 1 semester. </w:t>
      </w:r>
      <w:r w:rsidR="001A0719" w:rsidRPr="004B3365">
        <w:rPr>
          <w:rFonts w:ascii="Times New Roman" w:hAnsi="Times New Roman" w:cs="Times New Roman"/>
        </w:rPr>
        <w:t xml:space="preserve">This study </w:t>
      </w:r>
      <w:r w:rsidR="004E68BB" w:rsidRPr="004B3365">
        <w:rPr>
          <w:rFonts w:ascii="Times New Roman" w:hAnsi="Times New Roman" w:cs="Times New Roman"/>
        </w:rPr>
        <w:t xml:space="preserve">employed </w:t>
      </w:r>
      <w:r w:rsidR="001A0719" w:rsidRPr="004B3365">
        <w:rPr>
          <w:rFonts w:ascii="Times New Roman" w:hAnsi="Times New Roman" w:cs="Times New Roman"/>
        </w:rPr>
        <w:t>descriptive qualitative</w:t>
      </w:r>
      <w:r w:rsidR="004E68BB" w:rsidRPr="004B3365">
        <w:rPr>
          <w:rFonts w:ascii="Times New Roman" w:hAnsi="Times New Roman" w:cs="Times New Roman"/>
        </w:rPr>
        <w:t xml:space="preserve"> in which the source of data is the transcript of </w:t>
      </w:r>
      <w:r w:rsidR="00104D1F" w:rsidRPr="004B3365">
        <w:rPr>
          <w:rFonts w:ascii="Times New Roman" w:hAnsi="Times New Roman" w:cs="Times New Roman"/>
        </w:rPr>
        <w:t>students’ chat in WhatsApp Group (WAG) during 6 months</w:t>
      </w:r>
      <w:r w:rsidR="006328E2" w:rsidRPr="004B3365">
        <w:rPr>
          <w:rFonts w:ascii="Times New Roman" w:hAnsi="Times New Roman" w:cs="Times New Roman"/>
        </w:rPr>
        <w:t xml:space="preserve">. </w:t>
      </w:r>
      <w:r w:rsidR="00CD25BF" w:rsidRPr="004B3365">
        <w:rPr>
          <w:rFonts w:ascii="Times New Roman" w:hAnsi="Times New Roman" w:cs="Times New Roman"/>
        </w:rPr>
        <w:t xml:space="preserve">Additionally, </w:t>
      </w:r>
      <w:r w:rsidR="0062282B" w:rsidRPr="004B3365">
        <w:rPr>
          <w:rFonts w:ascii="Times New Roman" w:hAnsi="Times New Roman" w:cs="Times New Roman"/>
        </w:rPr>
        <w:t xml:space="preserve">questionnaire </w:t>
      </w:r>
      <w:r w:rsidR="00E25BDA" w:rsidRPr="004B3365">
        <w:rPr>
          <w:rFonts w:ascii="Times New Roman" w:hAnsi="Times New Roman" w:cs="Times New Roman"/>
        </w:rPr>
        <w:t xml:space="preserve">was used to collect the data about students’ attitudes toward the use of slang words. </w:t>
      </w:r>
      <w:r w:rsidR="00DB601D" w:rsidRPr="004B3365">
        <w:rPr>
          <w:rFonts w:ascii="Times New Roman" w:hAnsi="Times New Roman" w:cs="Times New Roman"/>
        </w:rPr>
        <w:t xml:space="preserve">It is found that students </w:t>
      </w:r>
      <w:r w:rsidR="00DB601D" w:rsidRPr="00793F8A">
        <w:rPr>
          <w:rFonts w:ascii="Times New Roman" w:hAnsi="Times New Roman" w:cs="Times New Roman"/>
        </w:rPr>
        <w:t xml:space="preserve">used </w:t>
      </w:r>
      <w:r w:rsidR="009133EA" w:rsidRPr="00793F8A">
        <w:rPr>
          <w:rFonts w:ascii="Times New Roman" w:hAnsi="Times New Roman" w:cs="Times New Roman"/>
        </w:rPr>
        <w:t>3</w:t>
      </w:r>
      <w:r w:rsidR="00710328" w:rsidRPr="00793F8A">
        <w:rPr>
          <w:rFonts w:ascii="Times New Roman" w:hAnsi="Times New Roman" w:cs="Times New Roman"/>
        </w:rPr>
        <w:t>2</w:t>
      </w:r>
      <w:r w:rsidR="009133EA" w:rsidRPr="00793F8A">
        <w:rPr>
          <w:rFonts w:ascii="Times New Roman" w:hAnsi="Times New Roman" w:cs="Times New Roman"/>
        </w:rPr>
        <w:t xml:space="preserve"> </w:t>
      </w:r>
      <w:r w:rsidR="00DB601D" w:rsidRPr="00793F8A">
        <w:rPr>
          <w:rFonts w:ascii="Times New Roman" w:hAnsi="Times New Roman" w:cs="Times New Roman"/>
        </w:rPr>
        <w:t>slang words from both English and Indonesian</w:t>
      </w:r>
      <w:r w:rsidR="00F34C67" w:rsidRPr="00793F8A">
        <w:rPr>
          <w:rFonts w:ascii="Times New Roman" w:hAnsi="Times New Roman" w:cs="Times New Roman"/>
        </w:rPr>
        <w:t xml:space="preserve">, most slang words used were influenced by </w:t>
      </w:r>
      <w:r w:rsidR="00A451AD" w:rsidRPr="00793F8A">
        <w:rPr>
          <w:rFonts w:ascii="Times New Roman" w:hAnsi="Times New Roman" w:cs="Times New Roman"/>
        </w:rPr>
        <w:t xml:space="preserve">popular </w:t>
      </w:r>
      <w:r w:rsidR="00D168A9" w:rsidRPr="00793F8A">
        <w:rPr>
          <w:rFonts w:ascii="Times New Roman" w:hAnsi="Times New Roman" w:cs="Times New Roman"/>
        </w:rPr>
        <w:t xml:space="preserve">slang words </w:t>
      </w:r>
      <w:r w:rsidR="00A451AD" w:rsidRPr="00793F8A">
        <w:rPr>
          <w:rFonts w:ascii="Times New Roman" w:hAnsi="Times New Roman" w:cs="Times New Roman"/>
        </w:rPr>
        <w:t xml:space="preserve">used </w:t>
      </w:r>
      <w:r w:rsidR="00D168A9" w:rsidRPr="00793F8A">
        <w:rPr>
          <w:rFonts w:ascii="Times New Roman" w:hAnsi="Times New Roman" w:cs="Times New Roman"/>
        </w:rPr>
        <w:t xml:space="preserve">in social media. </w:t>
      </w:r>
      <w:r w:rsidR="00F83499" w:rsidRPr="00793F8A">
        <w:rPr>
          <w:rFonts w:ascii="Times New Roman" w:hAnsi="Times New Roman" w:cs="Times New Roman"/>
        </w:rPr>
        <w:t>Students</w:t>
      </w:r>
      <w:r w:rsidR="004F3678" w:rsidRPr="00793F8A">
        <w:rPr>
          <w:rFonts w:ascii="Times New Roman" w:hAnsi="Times New Roman" w:cs="Times New Roman"/>
        </w:rPr>
        <w:t xml:space="preserve"> mostly used slang words when </w:t>
      </w:r>
      <w:r w:rsidR="000A0DAF" w:rsidRPr="00793F8A">
        <w:rPr>
          <w:rFonts w:ascii="Times New Roman" w:hAnsi="Times New Roman" w:cs="Times New Roman"/>
        </w:rPr>
        <w:t xml:space="preserve">(1) </w:t>
      </w:r>
      <w:r w:rsidR="004F3678" w:rsidRPr="00793F8A">
        <w:rPr>
          <w:rFonts w:ascii="Times New Roman" w:hAnsi="Times New Roman" w:cs="Times New Roman"/>
        </w:rPr>
        <w:t xml:space="preserve">chatting with friends in discussing </w:t>
      </w:r>
      <w:r w:rsidR="0049005F" w:rsidRPr="00793F8A">
        <w:rPr>
          <w:rFonts w:ascii="Times New Roman" w:hAnsi="Times New Roman" w:cs="Times New Roman"/>
        </w:rPr>
        <w:t xml:space="preserve">informal topic </w:t>
      </w:r>
      <w:r w:rsidR="003B3F17" w:rsidRPr="00793F8A">
        <w:rPr>
          <w:rFonts w:ascii="Times New Roman" w:hAnsi="Times New Roman" w:cs="Times New Roman"/>
        </w:rPr>
        <w:t xml:space="preserve">such as </w:t>
      </w:r>
      <w:r w:rsidR="000A0DAF" w:rsidRPr="00793F8A">
        <w:rPr>
          <w:rFonts w:ascii="Times New Roman" w:hAnsi="Times New Roman" w:cs="Times New Roman"/>
        </w:rPr>
        <w:t xml:space="preserve">holiday, make up class, </w:t>
      </w:r>
      <w:r w:rsidR="006575EC" w:rsidRPr="00793F8A">
        <w:rPr>
          <w:rFonts w:ascii="Times New Roman" w:hAnsi="Times New Roman" w:cs="Times New Roman"/>
        </w:rPr>
        <w:t xml:space="preserve">and </w:t>
      </w:r>
      <w:r w:rsidR="000A0DAF" w:rsidRPr="00793F8A">
        <w:rPr>
          <w:rFonts w:ascii="Times New Roman" w:hAnsi="Times New Roman" w:cs="Times New Roman"/>
        </w:rPr>
        <w:t>connection problem</w:t>
      </w:r>
      <w:r w:rsidR="009B6AED" w:rsidRPr="00793F8A">
        <w:rPr>
          <w:rFonts w:ascii="Times New Roman" w:hAnsi="Times New Roman" w:cs="Times New Roman"/>
        </w:rPr>
        <w:t>;</w:t>
      </w:r>
      <w:r w:rsidR="000A0DAF" w:rsidRPr="00793F8A">
        <w:rPr>
          <w:rFonts w:ascii="Times New Roman" w:hAnsi="Times New Roman" w:cs="Times New Roman"/>
        </w:rPr>
        <w:t xml:space="preserve"> </w:t>
      </w:r>
      <w:r w:rsidR="005836B3" w:rsidRPr="00793F8A">
        <w:rPr>
          <w:rFonts w:ascii="Times New Roman" w:hAnsi="Times New Roman" w:cs="Times New Roman"/>
        </w:rPr>
        <w:t>(2) expressing feeling</w:t>
      </w:r>
      <w:r w:rsidR="009B6AED" w:rsidRPr="00793F8A">
        <w:rPr>
          <w:rFonts w:ascii="Times New Roman" w:hAnsi="Times New Roman" w:cs="Times New Roman"/>
        </w:rPr>
        <w:t>;</w:t>
      </w:r>
      <w:r w:rsidR="00FB0F93" w:rsidRPr="00793F8A">
        <w:rPr>
          <w:rFonts w:ascii="Times New Roman" w:hAnsi="Times New Roman" w:cs="Times New Roman"/>
        </w:rPr>
        <w:t xml:space="preserve"> (3) addressing their friends</w:t>
      </w:r>
      <w:r w:rsidR="004873E2" w:rsidRPr="00793F8A">
        <w:rPr>
          <w:rFonts w:ascii="Times New Roman" w:hAnsi="Times New Roman" w:cs="Times New Roman"/>
        </w:rPr>
        <w:t>’</w:t>
      </w:r>
      <w:r w:rsidR="00FB0F93" w:rsidRPr="00793F8A">
        <w:rPr>
          <w:rFonts w:ascii="Times New Roman" w:hAnsi="Times New Roman" w:cs="Times New Roman"/>
        </w:rPr>
        <w:t xml:space="preserve"> names</w:t>
      </w:r>
      <w:r w:rsidR="006D4998" w:rsidRPr="00793F8A">
        <w:rPr>
          <w:rFonts w:ascii="Times New Roman" w:hAnsi="Times New Roman" w:cs="Times New Roman"/>
        </w:rPr>
        <w:t xml:space="preserve">; </w:t>
      </w:r>
      <w:r w:rsidR="00E74016" w:rsidRPr="00793F8A">
        <w:rPr>
          <w:rFonts w:ascii="Times New Roman" w:hAnsi="Times New Roman" w:cs="Times New Roman"/>
        </w:rPr>
        <w:t>(4) discussing lesson</w:t>
      </w:r>
      <w:r w:rsidR="006D4998" w:rsidRPr="00793F8A">
        <w:rPr>
          <w:rFonts w:ascii="Times New Roman" w:hAnsi="Times New Roman" w:cs="Times New Roman"/>
        </w:rPr>
        <w:t>;</w:t>
      </w:r>
      <w:r w:rsidR="00E74016" w:rsidRPr="00793F8A">
        <w:rPr>
          <w:rFonts w:ascii="Times New Roman" w:hAnsi="Times New Roman" w:cs="Times New Roman"/>
        </w:rPr>
        <w:t xml:space="preserve"> </w:t>
      </w:r>
      <w:r w:rsidR="006D4998" w:rsidRPr="00793F8A">
        <w:rPr>
          <w:rFonts w:ascii="Times New Roman" w:hAnsi="Times New Roman" w:cs="Times New Roman"/>
        </w:rPr>
        <w:t xml:space="preserve">(5) </w:t>
      </w:r>
      <w:r w:rsidR="00E74016" w:rsidRPr="00793F8A">
        <w:rPr>
          <w:rFonts w:ascii="Times New Roman" w:hAnsi="Times New Roman" w:cs="Times New Roman"/>
        </w:rPr>
        <w:t xml:space="preserve">responding teacher’s question, and </w:t>
      </w:r>
      <w:r w:rsidR="006D4998" w:rsidRPr="00793F8A">
        <w:rPr>
          <w:rFonts w:ascii="Times New Roman" w:hAnsi="Times New Roman" w:cs="Times New Roman"/>
        </w:rPr>
        <w:t xml:space="preserve">(6) </w:t>
      </w:r>
      <w:r w:rsidR="00E74016" w:rsidRPr="00793F8A">
        <w:rPr>
          <w:rFonts w:ascii="Times New Roman" w:hAnsi="Times New Roman" w:cs="Times New Roman"/>
        </w:rPr>
        <w:t xml:space="preserve">greeting the teacher. </w:t>
      </w:r>
      <w:r w:rsidR="00835A37" w:rsidRPr="00793F8A">
        <w:rPr>
          <w:rFonts w:ascii="Times New Roman" w:hAnsi="Times New Roman" w:cs="Times New Roman"/>
        </w:rPr>
        <w:t>Students</w:t>
      </w:r>
      <w:r w:rsidR="0062282B" w:rsidRPr="00793F8A">
        <w:rPr>
          <w:rFonts w:ascii="Times New Roman" w:hAnsi="Times New Roman" w:cs="Times New Roman"/>
        </w:rPr>
        <w:t xml:space="preserve">’ attitude toward the use of slang </w:t>
      </w:r>
      <w:r w:rsidR="00964682" w:rsidRPr="00793F8A">
        <w:rPr>
          <w:rFonts w:ascii="Times New Roman" w:hAnsi="Times New Roman" w:cs="Times New Roman"/>
        </w:rPr>
        <w:t>was</w:t>
      </w:r>
      <w:r w:rsidR="0062282B" w:rsidRPr="00793F8A">
        <w:rPr>
          <w:rFonts w:ascii="Times New Roman" w:hAnsi="Times New Roman" w:cs="Times New Roman"/>
        </w:rPr>
        <w:t xml:space="preserve"> positive, they</w:t>
      </w:r>
      <w:r w:rsidR="00835A37" w:rsidRPr="00793F8A">
        <w:rPr>
          <w:rFonts w:ascii="Times New Roman" w:hAnsi="Times New Roman" w:cs="Times New Roman"/>
        </w:rPr>
        <w:t xml:space="preserve"> </w:t>
      </w:r>
      <w:r w:rsidR="002540AC" w:rsidRPr="00793F8A">
        <w:rPr>
          <w:rFonts w:ascii="Times New Roman" w:hAnsi="Times New Roman" w:cs="Times New Roman"/>
        </w:rPr>
        <w:t>explained that they use</w:t>
      </w:r>
      <w:r w:rsidR="00DB2B05" w:rsidRPr="00793F8A">
        <w:rPr>
          <w:rFonts w:ascii="Times New Roman" w:hAnsi="Times New Roman" w:cs="Times New Roman"/>
        </w:rPr>
        <w:t>d</w:t>
      </w:r>
      <w:r w:rsidR="002540AC" w:rsidRPr="00793F8A">
        <w:rPr>
          <w:rFonts w:ascii="Times New Roman" w:hAnsi="Times New Roman" w:cs="Times New Roman"/>
        </w:rPr>
        <w:t xml:space="preserve"> slang words in online class </w:t>
      </w:r>
      <w:r w:rsidR="00F67223" w:rsidRPr="00793F8A">
        <w:rPr>
          <w:rFonts w:ascii="Times New Roman" w:hAnsi="Times New Roman" w:cs="Times New Roman"/>
        </w:rPr>
        <w:t xml:space="preserve">to </w:t>
      </w:r>
      <w:r w:rsidR="002540AC" w:rsidRPr="00793F8A">
        <w:rPr>
          <w:rFonts w:ascii="Times New Roman" w:hAnsi="Times New Roman" w:cs="Times New Roman"/>
        </w:rPr>
        <w:t xml:space="preserve">make </w:t>
      </w:r>
      <w:r w:rsidR="00E25BDA" w:rsidRPr="00793F8A">
        <w:rPr>
          <w:rFonts w:ascii="Times New Roman" w:hAnsi="Times New Roman" w:cs="Times New Roman"/>
        </w:rPr>
        <w:t xml:space="preserve">learning atmosphere </w:t>
      </w:r>
      <w:r w:rsidR="00E7448E" w:rsidRPr="00793F8A">
        <w:rPr>
          <w:rFonts w:ascii="Times New Roman" w:hAnsi="Times New Roman" w:cs="Times New Roman"/>
        </w:rPr>
        <w:t xml:space="preserve">more alive and relaxed and those make them </w:t>
      </w:r>
      <w:r w:rsidR="00DB2B05" w:rsidRPr="00793F8A">
        <w:rPr>
          <w:rFonts w:ascii="Times New Roman" w:hAnsi="Times New Roman" w:cs="Times New Roman"/>
        </w:rPr>
        <w:t>easier to understand the lesson</w:t>
      </w:r>
      <w:r w:rsidR="004B32E5" w:rsidRPr="00793F8A">
        <w:rPr>
          <w:rFonts w:ascii="Times New Roman" w:hAnsi="Times New Roman" w:cs="Times New Roman"/>
        </w:rPr>
        <w:t xml:space="preserve">. However, students </w:t>
      </w:r>
      <w:r w:rsidR="00145585" w:rsidRPr="00793F8A">
        <w:rPr>
          <w:rFonts w:ascii="Times New Roman" w:hAnsi="Times New Roman" w:cs="Times New Roman"/>
        </w:rPr>
        <w:t xml:space="preserve">limit the use of slang words when chatting with teacher, most students </w:t>
      </w:r>
      <w:r w:rsidR="00805504" w:rsidRPr="00793F8A">
        <w:rPr>
          <w:rFonts w:ascii="Times New Roman" w:hAnsi="Times New Roman" w:cs="Times New Roman"/>
        </w:rPr>
        <w:t xml:space="preserve">consider </w:t>
      </w:r>
      <w:r w:rsidR="00EC2C34" w:rsidRPr="00793F8A">
        <w:rPr>
          <w:rFonts w:ascii="Times New Roman" w:hAnsi="Times New Roman" w:cs="Times New Roman"/>
        </w:rPr>
        <w:t>impolite to use slang words as freely as when they chatted with their classmates.</w:t>
      </w:r>
      <w:r w:rsidR="00EC2C34">
        <w:rPr>
          <w:rFonts w:ascii="Times New Roman" w:hAnsi="Times New Roman" w:cs="Times New Roman"/>
        </w:rPr>
        <w:t xml:space="preserve"> </w:t>
      </w:r>
    </w:p>
    <w:p w14:paraId="5D0A26C3" w14:textId="02B288AA" w:rsidR="0032207A" w:rsidRPr="00887860" w:rsidRDefault="00297168">
      <w:pPr>
        <w:rPr>
          <w:rFonts w:ascii="Times New Roman" w:hAnsi="Times New Roman" w:cs="Times New Roman"/>
          <w:b/>
          <w:bCs/>
        </w:rPr>
      </w:pPr>
      <w:r w:rsidRPr="00887860">
        <w:rPr>
          <w:rFonts w:ascii="Times New Roman" w:hAnsi="Times New Roman" w:cs="Times New Roman"/>
          <w:b/>
          <w:bCs/>
        </w:rPr>
        <w:t xml:space="preserve">Keywords: </w:t>
      </w:r>
      <w:r w:rsidR="00E213A4" w:rsidRPr="00887860">
        <w:rPr>
          <w:rFonts w:ascii="Times New Roman" w:hAnsi="Times New Roman" w:cs="Times New Roman"/>
          <w:b/>
          <w:bCs/>
        </w:rPr>
        <w:t xml:space="preserve">online learning, slang words, EFL class </w:t>
      </w:r>
    </w:p>
    <w:p w14:paraId="16318101" w14:textId="77777777" w:rsidR="00FA35BA" w:rsidRPr="004B3365" w:rsidRDefault="00FA35BA" w:rsidP="001714C0">
      <w:pPr>
        <w:spacing w:after="0"/>
        <w:rPr>
          <w:rFonts w:ascii="Times New Roman" w:hAnsi="Times New Roman" w:cs="Times New Roman"/>
        </w:rPr>
      </w:pPr>
    </w:p>
    <w:p w14:paraId="6521F539" w14:textId="77777777" w:rsidR="0032207A" w:rsidRPr="001714C0" w:rsidRDefault="00E507CE" w:rsidP="0032207A">
      <w:pPr>
        <w:rPr>
          <w:rFonts w:ascii="Times New Roman" w:hAnsi="Times New Roman" w:cs="Times New Roman"/>
          <w:b/>
          <w:bCs/>
        </w:rPr>
      </w:pPr>
      <w:r w:rsidRPr="001714C0">
        <w:rPr>
          <w:rFonts w:ascii="Times New Roman" w:hAnsi="Times New Roman" w:cs="Times New Roman"/>
          <w:b/>
          <w:bCs/>
        </w:rPr>
        <w:t xml:space="preserve">INTRODUCTION </w:t>
      </w:r>
    </w:p>
    <w:p w14:paraId="0D4B10B2" w14:textId="4544242A" w:rsidR="00B178B8" w:rsidRPr="003A52CC" w:rsidRDefault="0032207A" w:rsidP="00FD7980">
      <w:pPr>
        <w:spacing w:after="0"/>
        <w:ind w:firstLine="567"/>
        <w:jc w:val="both"/>
        <w:rPr>
          <w:rFonts w:ascii="Times New Roman" w:hAnsi="Times New Roman" w:cs="Times New Roman"/>
          <w:sz w:val="24"/>
          <w:szCs w:val="24"/>
        </w:rPr>
      </w:pPr>
      <w:r w:rsidRPr="003A52CC">
        <w:rPr>
          <w:rFonts w:ascii="Times New Roman" w:hAnsi="Times New Roman" w:cs="Times New Roman"/>
          <w:sz w:val="24"/>
          <w:szCs w:val="24"/>
        </w:rPr>
        <w:t xml:space="preserve">Covid-19 outbreak brings a new way of communication between teacher and students in class since learning mostly cannot be done face-to-face in a classroom. </w:t>
      </w:r>
      <w:r w:rsidR="003C4EFC" w:rsidRPr="003A52CC">
        <w:rPr>
          <w:rFonts w:ascii="Times New Roman" w:hAnsi="Times New Roman" w:cs="Times New Roman"/>
          <w:sz w:val="24"/>
          <w:szCs w:val="24"/>
        </w:rPr>
        <w:t>In this case</w:t>
      </w:r>
      <w:r w:rsidR="00347FA9" w:rsidRPr="003A52CC">
        <w:rPr>
          <w:rFonts w:ascii="Times New Roman" w:hAnsi="Times New Roman" w:cs="Times New Roman"/>
          <w:sz w:val="24"/>
          <w:szCs w:val="24"/>
        </w:rPr>
        <w:t xml:space="preserve">, </w:t>
      </w:r>
      <w:r w:rsidR="002254E3" w:rsidRPr="003A52CC">
        <w:rPr>
          <w:rFonts w:ascii="Times New Roman" w:hAnsi="Times New Roman" w:cs="Times New Roman"/>
          <w:sz w:val="24"/>
          <w:szCs w:val="24"/>
        </w:rPr>
        <w:t>l</w:t>
      </w:r>
      <w:r w:rsidR="001B2AB1" w:rsidRPr="003A52CC">
        <w:rPr>
          <w:rFonts w:ascii="Times New Roman" w:hAnsi="Times New Roman" w:cs="Times New Roman"/>
          <w:sz w:val="24"/>
          <w:szCs w:val="24"/>
        </w:rPr>
        <w:t>earning can be done either synchronous or asynchronous</w:t>
      </w:r>
      <w:r w:rsidRPr="003A52CC">
        <w:rPr>
          <w:rFonts w:ascii="Times New Roman" w:hAnsi="Times New Roman" w:cs="Times New Roman"/>
          <w:sz w:val="24"/>
          <w:szCs w:val="24"/>
        </w:rPr>
        <w:t xml:space="preserve"> using online flatform such us Google Classroom</w:t>
      </w:r>
      <w:r w:rsidR="00234D17" w:rsidRPr="003A52CC">
        <w:rPr>
          <w:rFonts w:ascii="Times New Roman" w:hAnsi="Times New Roman" w:cs="Times New Roman"/>
          <w:sz w:val="24"/>
          <w:szCs w:val="24"/>
        </w:rPr>
        <w:t xml:space="preserve"> </w:t>
      </w:r>
      <w:r w:rsidR="00234D17" w:rsidRPr="003A52CC">
        <w:rPr>
          <w:rFonts w:ascii="Times New Roman" w:hAnsi="Times New Roman" w:cs="Times New Roman"/>
          <w:sz w:val="24"/>
          <w:szCs w:val="24"/>
        </w:rPr>
        <w:fldChar w:fldCharType="begin" w:fldLock="1"/>
      </w:r>
      <w:r w:rsidR="00C3460F" w:rsidRPr="003A52CC">
        <w:rPr>
          <w:rFonts w:ascii="Times New Roman" w:hAnsi="Times New Roman" w:cs="Times New Roman"/>
          <w:sz w:val="24"/>
          <w:szCs w:val="24"/>
        </w:rPr>
        <w:instrText>ADDIN CSL_CITATION {"citationItems":[{"id":"ITEM-1","itemData":{"abstract":"Educational systems worldwide has been affected by the Covid-19 pandemic, leading to the near-total closures of schools, and colleges. Most governments around the world have temporarily closed educational institutions in order to restrain the spread of Covid-19 . This requires all elements of education to adapt and to continue the teaching learning process. The Indonesia Government assigns the distance learning sistem using online learning. This is effective solution to activate classroom eventhough school have been closed to reduce the spread of covid-19. Many platforms of digital sources have been implemented by school, one of them is using Google Classroom. This research aims to get review of using Google Classroom during this pandemic. This study was library research that describe the phenemenon of using Google Classroom. The result of the research finding prove that it is effective to use this platform. It is one way to be considered by the schools and teachers to provide students by e learning that can be attracted for the students, while the process of teacher learning move to virtual classes. Key words: Google Classroom, Pandemic, Covid-19, Online Learning","author":[{"dropping-particle":"","family":"Okmawati","given":"Mike","non-dropping-particle":"","parse-names":false,"suffix":""}],"container-title":"Journal of English Language Teaching","id":"ITEM-1","issue":"2","issued":{"date-parts":[["2020"]]},"page":"438-443","title":"the Use of Google Classroom During Pandemic","type":"article-journal","volume":"9"},"uris":["http://www.mendeley.com/documents/?uuid=475a287a-3431-40f2-87cf-1c5b97d30208"]}],"mendeley":{"formattedCitation":"(Okmawati, 2020)","plainTextFormattedCitation":"(Okmawati, 2020)","previouslyFormattedCitation":"(Okmawati, 2020)"},"properties":{"noteIndex":0},"schema":"https://github.com/citation-style-language/schema/raw/master/csl-citation.json"}</w:instrText>
      </w:r>
      <w:r w:rsidR="00234D17" w:rsidRPr="003A52CC">
        <w:rPr>
          <w:rFonts w:ascii="Times New Roman" w:hAnsi="Times New Roman" w:cs="Times New Roman"/>
          <w:sz w:val="24"/>
          <w:szCs w:val="24"/>
        </w:rPr>
        <w:fldChar w:fldCharType="separate"/>
      </w:r>
      <w:r w:rsidR="00234D17" w:rsidRPr="003A52CC">
        <w:rPr>
          <w:rFonts w:ascii="Times New Roman" w:hAnsi="Times New Roman" w:cs="Times New Roman"/>
          <w:noProof/>
          <w:sz w:val="24"/>
          <w:szCs w:val="24"/>
        </w:rPr>
        <w:t>(Okmawati, 2020)</w:t>
      </w:r>
      <w:r w:rsidR="00234D17" w:rsidRPr="003A52CC">
        <w:rPr>
          <w:rFonts w:ascii="Times New Roman" w:hAnsi="Times New Roman" w:cs="Times New Roman"/>
          <w:sz w:val="24"/>
          <w:szCs w:val="24"/>
        </w:rPr>
        <w:fldChar w:fldCharType="end"/>
      </w:r>
      <w:r w:rsidRPr="003A52CC">
        <w:rPr>
          <w:rFonts w:ascii="Times New Roman" w:hAnsi="Times New Roman" w:cs="Times New Roman"/>
          <w:sz w:val="24"/>
          <w:szCs w:val="24"/>
        </w:rPr>
        <w:t>, Zoom</w:t>
      </w:r>
      <w:r w:rsidR="00C3460F" w:rsidRPr="003A52CC">
        <w:rPr>
          <w:rFonts w:ascii="Times New Roman" w:hAnsi="Times New Roman" w:cs="Times New Roman"/>
          <w:sz w:val="24"/>
          <w:szCs w:val="24"/>
        </w:rPr>
        <w:t xml:space="preserve"> </w:t>
      </w:r>
      <w:r w:rsidR="00C3460F" w:rsidRPr="003A52CC">
        <w:rPr>
          <w:rFonts w:ascii="Times New Roman" w:hAnsi="Times New Roman" w:cs="Times New Roman"/>
          <w:sz w:val="24"/>
          <w:szCs w:val="24"/>
        </w:rPr>
        <w:fldChar w:fldCharType="begin" w:fldLock="1"/>
      </w:r>
      <w:r w:rsidR="001B6816" w:rsidRPr="003A52CC">
        <w:rPr>
          <w:rFonts w:ascii="Times New Roman" w:hAnsi="Times New Roman" w:cs="Times New Roman"/>
          <w:sz w:val="24"/>
          <w:szCs w:val="24"/>
        </w:rPr>
        <w:instrText>ADDIN CSL_CITATION {"citationItems":[{"id":"ITEM-1","itemData":{"DOI":"10.32332/pedagogy.v8i2.2266","ISSN":"2338-882X","abstract":"In the global Covid-19 pandemic, the Ministry of Education in Indonesia also issued a policy of closing schools and replacing the teaching and learning process by using an online learning system. This study aimed at investigating the online learning system in teaching English, which included the institution's support related to the online learning system and the lecturers' opinion in using the online learning system. This research method used descriptive qualitative. The subjects of this research were 81 English lecturers of some colleges or universities in Indonesia. The result showed that the institution's support in the online learning system could be described in three categories: (1) there were 66 respondents or 83.5 % said yes, (2) thee were 8 respondents or 10.1 % said no, and (3) there were 5 respondents or 6.5 % answer with other responses. Meanwhile, the English lecturers' opinion toward implementing an online learning system showed two responses between positive and negative responses. The 77 respondents or 97.5 %, said yes, then 2 respondents or 2.5 % said no to using the online learning system. In the teaching-learning process, the English lectures mostly used one online learning system, and some lectures used two or more online learning system. The 31 respondents or 40.3 % used Google Classroom, 6 respondents or 7.8 % used Zoom, 5 respondents or 6.5 % used Schoology, 5 respondents or 6.5 % used Edmodo, 4 respondents or 5.3 % used Moodle, as 2 respondents or 2.6 % used Google Meet, 2 respondents or 2.6 % used WhatsApp group. The other responses showed that they used self-platform, SPADA System, Elena Platform, UCY Learning, English Discoveries, Email, Skype, and BlogSpot. These results suggest that the online learning system has the potential to help the lecturers and students in the teaching and learning process.","author":[{"dropping-particle":"","family":"Fitria","given":"Tira Nur","non-dropping-particle":"","parse-names":false,"suffix":""}],"container-title":"Pedagogy : Journal of English Language Teaching","id":"ITEM-1","issue":"2","issued":{"date-parts":[["2020"]]},"page":"138","title":"Teaching English through Online Learning System during Covid-19 Pandemic","type":"article-journal","volume":"8"},"uris":["http://www.mendeley.com/documents/?uuid=c42c8a5d-dab7-434c-9aea-d2e9b50b7f1a"]}],"mendeley":{"formattedCitation":"(Fitria, 2020)","plainTextFormattedCitation":"(Fitria, 2020)","previouslyFormattedCitation":"(Fitria, 2020)"},"properties":{"noteIndex":0},"schema":"https://github.com/citation-style-language/schema/raw/master/csl-citation.json"}</w:instrText>
      </w:r>
      <w:r w:rsidR="00C3460F" w:rsidRPr="003A52CC">
        <w:rPr>
          <w:rFonts w:ascii="Times New Roman" w:hAnsi="Times New Roman" w:cs="Times New Roman"/>
          <w:sz w:val="24"/>
          <w:szCs w:val="24"/>
        </w:rPr>
        <w:fldChar w:fldCharType="separate"/>
      </w:r>
      <w:r w:rsidR="00C3460F" w:rsidRPr="003A52CC">
        <w:rPr>
          <w:rFonts w:ascii="Times New Roman" w:hAnsi="Times New Roman" w:cs="Times New Roman"/>
          <w:noProof/>
          <w:sz w:val="24"/>
          <w:szCs w:val="24"/>
        </w:rPr>
        <w:t>(Fitria, 2020)</w:t>
      </w:r>
      <w:r w:rsidR="00C3460F" w:rsidRPr="003A52CC">
        <w:rPr>
          <w:rFonts w:ascii="Times New Roman" w:hAnsi="Times New Roman" w:cs="Times New Roman"/>
          <w:sz w:val="24"/>
          <w:szCs w:val="24"/>
        </w:rPr>
        <w:fldChar w:fldCharType="end"/>
      </w:r>
      <w:r w:rsidRPr="003A52CC">
        <w:rPr>
          <w:rFonts w:ascii="Times New Roman" w:hAnsi="Times New Roman" w:cs="Times New Roman"/>
          <w:sz w:val="24"/>
          <w:szCs w:val="24"/>
        </w:rPr>
        <w:t>, Edmodo</w:t>
      </w:r>
      <w:r w:rsidR="001B6816" w:rsidRPr="003A52CC">
        <w:rPr>
          <w:rFonts w:ascii="Times New Roman" w:hAnsi="Times New Roman" w:cs="Times New Roman"/>
          <w:sz w:val="24"/>
          <w:szCs w:val="24"/>
        </w:rPr>
        <w:t xml:space="preserve"> </w:t>
      </w:r>
      <w:r w:rsidR="001B6816" w:rsidRPr="003A52CC">
        <w:rPr>
          <w:rFonts w:ascii="Times New Roman" w:hAnsi="Times New Roman" w:cs="Times New Roman"/>
          <w:sz w:val="24"/>
          <w:szCs w:val="24"/>
        </w:rPr>
        <w:fldChar w:fldCharType="begin" w:fldLock="1"/>
      </w:r>
      <w:r w:rsidR="006268D0" w:rsidRPr="003A52CC">
        <w:rPr>
          <w:rFonts w:ascii="Times New Roman" w:hAnsi="Times New Roman" w:cs="Times New Roman"/>
          <w:sz w:val="24"/>
          <w:szCs w:val="24"/>
        </w:rPr>
        <w:instrText>ADDIN CSL_CITATION {"citationItems":[{"id":"ITEM-1","itemData":{"DOI":"10.33541/jet.v6i1.1061","abstract":"… Edmodo is a popular online learning platform that has now been widely used as a learning management system in blended learning or just as a supplementary tool … Pardede (2019) investigated the perception of EFL students of blended learning …","author":[{"dropping-particle":"","family":"Siahaan","given":"Erna Basian","non-dropping-particle":"","parse-names":false,"suffix":""}],"container-title":"JET (Journal of English Teaching)","id":"ITEM-1","issue":"February","issued":{"date-parts":[["2020"]]},"page":"12-23","title":"Students' Perception of Edmodo use as a Learning Tool","type":"article-journal","volume":"6"},"uris":["http://www.mendeley.com/documents/?uuid=adac1e16-2541-479d-91cf-4b4425a904b7"]}],"mendeley":{"formattedCitation":"(Siahaan, 2020)","plainTextFormattedCitation":"(Siahaan, 2020)","previouslyFormattedCitation":"(Siahaan, 2020)"},"properties":{"noteIndex":0},"schema":"https://github.com/citation-style-language/schema/raw/master/csl-citation.json"}</w:instrText>
      </w:r>
      <w:r w:rsidR="001B6816" w:rsidRPr="003A52CC">
        <w:rPr>
          <w:rFonts w:ascii="Times New Roman" w:hAnsi="Times New Roman" w:cs="Times New Roman"/>
          <w:sz w:val="24"/>
          <w:szCs w:val="24"/>
        </w:rPr>
        <w:fldChar w:fldCharType="separate"/>
      </w:r>
      <w:r w:rsidR="001B6816" w:rsidRPr="003A52CC">
        <w:rPr>
          <w:rFonts w:ascii="Times New Roman" w:hAnsi="Times New Roman" w:cs="Times New Roman"/>
          <w:noProof/>
          <w:sz w:val="24"/>
          <w:szCs w:val="24"/>
        </w:rPr>
        <w:t>(Siahaan, 2020)</w:t>
      </w:r>
      <w:r w:rsidR="001B6816" w:rsidRPr="003A52CC">
        <w:rPr>
          <w:rFonts w:ascii="Times New Roman" w:hAnsi="Times New Roman" w:cs="Times New Roman"/>
          <w:sz w:val="24"/>
          <w:szCs w:val="24"/>
        </w:rPr>
        <w:fldChar w:fldCharType="end"/>
      </w:r>
      <w:r w:rsidRPr="003A52CC">
        <w:rPr>
          <w:rFonts w:ascii="Times New Roman" w:hAnsi="Times New Roman" w:cs="Times New Roman"/>
          <w:sz w:val="24"/>
          <w:szCs w:val="24"/>
        </w:rPr>
        <w:t>, schoology</w:t>
      </w:r>
      <w:r w:rsidR="00050AB9" w:rsidRPr="003A52CC">
        <w:rPr>
          <w:rFonts w:ascii="Times New Roman" w:hAnsi="Times New Roman" w:cs="Times New Roman"/>
          <w:sz w:val="24"/>
          <w:szCs w:val="24"/>
        </w:rPr>
        <w:t xml:space="preserve"> </w:t>
      </w:r>
      <w:r w:rsidR="006268D0" w:rsidRPr="003A52CC">
        <w:rPr>
          <w:rFonts w:ascii="Times New Roman" w:hAnsi="Times New Roman" w:cs="Times New Roman"/>
          <w:sz w:val="24"/>
          <w:szCs w:val="24"/>
        </w:rPr>
        <w:fldChar w:fldCharType="begin" w:fldLock="1"/>
      </w:r>
      <w:r w:rsidR="00D43C98" w:rsidRPr="003A52CC">
        <w:rPr>
          <w:rFonts w:ascii="Times New Roman" w:hAnsi="Times New Roman" w:cs="Times New Roman"/>
          <w:sz w:val="24"/>
          <w:szCs w:val="24"/>
        </w:rPr>
        <w:instrText>ADDIN CSL_CITATION {"citationItems":[{"id":"ITEM-1","itemData":{"abstract":"The emphasis of educational instruction has shifted from teaching to learning where the role of teachers is not knowledge transmitters but the facilitators, knowledge navigators, and co-learners. Advanced technologies have a place in the shifting of teacher roles, for example the Internet technology which enables online learning to be held to enhance the teacher roles in facilitating learning. Online learning integrated into face-to-face learning which is called blended learning is believed to be more beneficial than online learning or face-to-face learning alone. However, despite the substantial benefits of blended learning frequently mentioned, teachers are still reluctant in implementing blended learning in their practices. This literature study reviews several papers studying the potentials and challenges of blended learning using Schoology as an online learning platform. The purpose of the study is to find out the potentials and the challenges of blended learning using Schoology. It is expected that the findings will raise teacher awareness about the importance of bringing technologies in their practices, encourage teachers to utilize online learning platforms such as Schoology in blended learning environment, and draw attention of education practitioners and any relevant parties to participate in addressing the challenges of blended learning to improve students‟ learning experiences.","author":[{"dropping-particle":"","family":"Muhtia","given":"Anggri","non-dropping-particle":"","parse-names":false,"suffix":""},{"dropping-particle":"","family":"Suparno","given":"","non-dropping-particle":"","parse-names":false,"suffix":""},{"dropping-particle":"","family":"Sumardi","given":"","non-dropping-particle":"","parse-names":false,"suffix":""}],"container-title":"2nd English Language and Literature International Conference (ELLiC)","id":"ITEM-1","issued":{"date-parts":[["2018"]]},"page":"171-175","title":"Blended Learning Using Schoology As an Online","type":"article-journal","volume":"2"},"uris":["http://www.mendeley.com/documents/?uuid=6b24680d-4c80-473d-9053-52438852009b"]}],"mendeley":{"formattedCitation":"(Muhtia et al., 2018)","plainTextFormattedCitation":"(Muhtia et al., 2018)","previouslyFormattedCitation":"(Muhtia et al., 2018)"},"properties":{"noteIndex":0},"schema":"https://github.com/citation-style-language/schema/raw/master/csl-citation.json"}</w:instrText>
      </w:r>
      <w:r w:rsidR="006268D0" w:rsidRPr="003A52CC">
        <w:rPr>
          <w:rFonts w:ascii="Times New Roman" w:hAnsi="Times New Roman" w:cs="Times New Roman"/>
          <w:sz w:val="24"/>
          <w:szCs w:val="24"/>
        </w:rPr>
        <w:fldChar w:fldCharType="separate"/>
      </w:r>
      <w:r w:rsidR="006268D0" w:rsidRPr="003A52CC">
        <w:rPr>
          <w:rFonts w:ascii="Times New Roman" w:hAnsi="Times New Roman" w:cs="Times New Roman"/>
          <w:noProof/>
          <w:sz w:val="24"/>
          <w:szCs w:val="24"/>
        </w:rPr>
        <w:t>(Muhtia et al., 2018)</w:t>
      </w:r>
      <w:r w:rsidR="006268D0" w:rsidRPr="003A52CC">
        <w:rPr>
          <w:rFonts w:ascii="Times New Roman" w:hAnsi="Times New Roman" w:cs="Times New Roman"/>
          <w:sz w:val="24"/>
          <w:szCs w:val="24"/>
        </w:rPr>
        <w:fldChar w:fldCharType="end"/>
      </w:r>
      <w:r w:rsidRPr="003A52CC">
        <w:rPr>
          <w:rFonts w:ascii="Times New Roman" w:hAnsi="Times New Roman" w:cs="Times New Roman"/>
          <w:sz w:val="24"/>
          <w:szCs w:val="24"/>
        </w:rPr>
        <w:t>, or moodle or LMS</w:t>
      </w:r>
      <w:r w:rsidR="00D43C98" w:rsidRPr="003A52CC">
        <w:rPr>
          <w:rFonts w:ascii="Times New Roman" w:hAnsi="Times New Roman" w:cs="Times New Roman"/>
          <w:sz w:val="24"/>
          <w:szCs w:val="24"/>
        </w:rPr>
        <w:t xml:space="preserve"> </w:t>
      </w:r>
      <w:r w:rsidR="00D43C98" w:rsidRPr="003A52CC">
        <w:rPr>
          <w:rFonts w:ascii="Times New Roman" w:hAnsi="Times New Roman" w:cs="Times New Roman"/>
          <w:sz w:val="24"/>
          <w:szCs w:val="24"/>
        </w:rPr>
        <w:fldChar w:fldCharType="begin" w:fldLock="1"/>
      </w:r>
      <w:r w:rsidR="00E13A45" w:rsidRPr="003A52CC">
        <w:rPr>
          <w:rFonts w:ascii="Times New Roman" w:hAnsi="Times New Roman" w:cs="Times New Roman"/>
          <w:sz w:val="24"/>
          <w:szCs w:val="24"/>
        </w:rPr>
        <w:instrText>ADDIN CSL_CITATION {"citationItems":[{"id":"ITEM-1","itemData":{"author":[{"dropping-particle":"","family":"Sari","given":"Andika Puspita","non-dropping-particle":"","parse-names":false,"suffix":""},{"dropping-particle":"","family":"Setiawan","given":"Ananda","non-dropping-particle":"","parse-names":false,"suffix":""}],"id":"ITEM-1","issue":"2","issued":{"date-parts":[["2018"]]},"page":"100-109","title":"International Journal of Active Learning The Development of Internet-Based Economic Learning Media using Moodle Approach","type":"article-journal","volume":"3"},"uris":["http://www.mendeley.com/documents/?uuid=588cd920-3862-4c67-ba50-7a51eb8fcdcd"]}],"mendeley":{"formattedCitation":"(Sari &amp; Setiawan, 2018)","plainTextFormattedCitation":"(Sari &amp; Setiawan, 2018)","previouslyFormattedCitation":"(Sari &amp; Setiawan, 2018)"},"properties":{"noteIndex":0},"schema":"https://github.com/citation-style-language/schema/raw/master/csl-citation.json"}</w:instrText>
      </w:r>
      <w:r w:rsidR="00D43C98" w:rsidRPr="003A52CC">
        <w:rPr>
          <w:rFonts w:ascii="Times New Roman" w:hAnsi="Times New Roman" w:cs="Times New Roman"/>
          <w:sz w:val="24"/>
          <w:szCs w:val="24"/>
        </w:rPr>
        <w:fldChar w:fldCharType="separate"/>
      </w:r>
      <w:r w:rsidR="00D43C98" w:rsidRPr="003A52CC">
        <w:rPr>
          <w:rFonts w:ascii="Times New Roman" w:hAnsi="Times New Roman" w:cs="Times New Roman"/>
          <w:noProof/>
          <w:sz w:val="24"/>
          <w:szCs w:val="24"/>
        </w:rPr>
        <w:t>(Sari &amp; Setiawan, 2018)</w:t>
      </w:r>
      <w:r w:rsidR="00D43C98" w:rsidRPr="003A52CC">
        <w:rPr>
          <w:rFonts w:ascii="Times New Roman" w:hAnsi="Times New Roman" w:cs="Times New Roman"/>
          <w:sz w:val="24"/>
          <w:szCs w:val="24"/>
        </w:rPr>
        <w:fldChar w:fldCharType="end"/>
      </w:r>
      <w:r w:rsidRPr="003A52CC">
        <w:rPr>
          <w:rFonts w:ascii="Times New Roman" w:hAnsi="Times New Roman" w:cs="Times New Roman"/>
          <w:sz w:val="24"/>
          <w:szCs w:val="24"/>
        </w:rPr>
        <w:t xml:space="preserve">. </w:t>
      </w:r>
      <w:r w:rsidR="000671F6" w:rsidRPr="003A52CC">
        <w:rPr>
          <w:rFonts w:ascii="Times New Roman" w:hAnsi="Times New Roman" w:cs="Times New Roman"/>
          <w:sz w:val="24"/>
          <w:szCs w:val="24"/>
        </w:rPr>
        <w:t>However, b</w:t>
      </w:r>
      <w:r w:rsidR="00931C33" w:rsidRPr="003A52CC">
        <w:rPr>
          <w:rFonts w:ascii="Times New Roman" w:hAnsi="Times New Roman" w:cs="Times New Roman"/>
          <w:sz w:val="24"/>
          <w:szCs w:val="24"/>
        </w:rPr>
        <w:t xml:space="preserve">ased on this situation, communication between teacher and students cannot be done as close and free as in face-to-face classroom. </w:t>
      </w:r>
      <w:r w:rsidR="00F87939" w:rsidRPr="003A52CC">
        <w:rPr>
          <w:rFonts w:ascii="Times New Roman" w:hAnsi="Times New Roman" w:cs="Times New Roman"/>
          <w:sz w:val="24"/>
          <w:szCs w:val="24"/>
        </w:rPr>
        <w:t>In online classroom setting, communication between teacher and student is restricted</w:t>
      </w:r>
      <w:r w:rsidR="006617B9" w:rsidRPr="003A52CC">
        <w:rPr>
          <w:rFonts w:ascii="Times New Roman" w:hAnsi="Times New Roman" w:cs="Times New Roman"/>
          <w:sz w:val="24"/>
          <w:szCs w:val="24"/>
        </w:rPr>
        <w:t xml:space="preserve">, most communication is done verbally </w:t>
      </w:r>
      <w:r w:rsidR="00351B19" w:rsidRPr="003A52CC">
        <w:rPr>
          <w:rFonts w:ascii="Times New Roman" w:hAnsi="Times New Roman" w:cs="Times New Roman"/>
          <w:sz w:val="24"/>
          <w:szCs w:val="24"/>
        </w:rPr>
        <w:t xml:space="preserve">which is lack of </w:t>
      </w:r>
      <w:r w:rsidR="009067F2" w:rsidRPr="003A52CC">
        <w:rPr>
          <w:rFonts w:ascii="Times New Roman" w:hAnsi="Times New Roman" w:cs="Times New Roman"/>
          <w:sz w:val="24"/>
          <w:szCs w:val="24"/>
        </w:rPr>
        <w:t xml:space="preserve">clue of </w:t>
      </w:r>
      <w:r w:rsidR="00351B19" w:rsidRPr="003A52CC">
        <w:rPr>
          <w:rFonts w:ascii="Times New Roman" w:hAnsi="Times New Roman" w:cs="Times New Roman"/>
          <w:sz w:val="24"/>
          <w:szCs w:val="24"/>
        </w:rPr>
        <w:t>intonation</w:t>
      </w:r>
      <w:r w:rsidR="00E71F81" w:rsidRPr="003A52CC">
        <w:rPr>
          <w:rFonts w:ascii="Times New Roman" w:hAnsi="Times New Roman" w:cs="Times New Roman"/>
          <w:sz w:val="24"/>
          <w:szCs w:val="24"/>
        </w:rPr>
        <w:t>s</w:t>
      </w:r>
      <w:r w:rsidR="00351B19" w:rsidRPr="003A52CC">
        <w:rPr>
          <w:rFonts w:ascii="Times New Roman" w:hAnsi="Times New Roman" w:cs="Times New Roman"/>
          <w:sz w:val="24"/>
          <w:szCs w:val="24"/>
        </w:rPr>
        <w:t xml:space="preserve">. </w:t>
      </w:r>
      <w:r w:rsidR="008E00D0" w:rsidRPr="003A52CC">
        <w:rPr>
          <w:rFonts w:ascii="Times New Roman" w:hAnsi="Times New Roman" w:cs="Times New Roman"/>
          <w:sz w:val="24"/>
          <w:szCs w:val="24"/>
        </w:rPr>
        <w:t xml:space="preserve">Besides, teacher and students are also </w:t>
      </w:r>
      <w:r w:rsidR="000F4F5F" w:rsidRPr="003A52CC">
        <w:rPr>
          <w:rFonts w:ascii="Times New Roman" w:hAnsi="Times New Roman" w:cs="Times New Roman"/>
          <w:sz w:val="24"/>
          <w:szCs w:val="24"/>
        </w:rPr>
        <w:t xml:space="preserve">cannot do </w:t>
      </w:r>
      <w:r w:rsidR="00E71F81" w:rsidRPr="003A52CC">
        <w:rPr>
          <w:rFonts w:ascii="Times New Roman" w:hAnsi="Times New Roman" w:cs="Times New Roman"/>
          <w:sz w:val="24"/>
          <w:szCs w:val="24"/>
        </w:rPr>
        <w:t>non-verbal</w:t>
      </w:r>
      <w:r w:rsidR="000F4F5F" w:rsidRPr="003A52CC">
        <w:rPr>
          <w:rFonts w:ascii="Times New Roman" w:hAnsi="Times New Roman" w:cs="Times New Roman"/>
          <w:sz w:val="24"/>
          <w:szCs w:val="24"/>
        </w:rPr>
        <w:t xml:space="preserve"> communication such as </w:t>
      </w:r>
      <w:r w:rsidR="007E134D" w:rsidRPr="003A52CC">
        <w:rPr>
          <w:rFonts w:ascii="Times New Roman" w:hAnsi="Times New Roman" w:cs="Times New Roman"/>
          <w:sz w:val="24"/>
          <w:szCs w:val="24"/>
        </w:rPr>
        <w:t>(gesture, head movement and posture, eye contact, facial expression, haptic, proxemics)</w:t>
      </w:r>
      <w:r w:rsidR="00236DAE" w:rsidRPr="003A52CC">
        <w:rPr>
          <w:rFonts w:ascii="Times New Roman" w:hAnsi="Times New Roman" w:cs="Times New Roman"/>
          <w:sz w:val="24"/>
          <w:szCs w:val="24"/>
        </w:rPr>
        <w:t xml:space="preserve">. </w:t>
      </w:r>
      <w:r w:rsidR="00185153" w:rsidRPr="003A52CC">
        <w:rPr>
          <w:rFonts w:ascii="Times New Roman" w:hAnsi="Times New Roman" w:cs="Times New Roman"/>
          <w:sz w:val="24"/>
          <w:szCs w:val="24"/>
        </w:rPr>
        <w:t xml:space="preserve">This phenomenon made students difficult to </w:t>
      </w:r>
      <w:r w:rsidR="00E71F81" w:rsidRPr="003A52CC">
        <w:rPr>
          <w:rFonts w:ascii="Times New Roman" w:hAnsi="Times New Roman" w:cs="Times New Roman"/>
          <w:sz w:val="24"/>
          <w:szCs w:val="24"/>
        </w:rPr>
        <w:t>catch the teacher’s teaching style and personality</w:t>
      </w:r>
      <w:r w:rsidR="004C3D6C" w:rsidRPr="003A52CC">
        <w:rPr>
          <w:rFonts w:ascii="Times New Roman" w:hAnsi="Times New Roman" w:cs="Times New Roman"/>
          <w:sz w:val="24"/>
          <w:szCs w:val="24"/>
        </w:rPr>
        <w:t xml:space="preserve"> </w:t>
      </w:r>
      <w:r w:rsidR="00273637" w:rsidRPr="003A52CC">
        <w:rPr>
          <w:rFonts w:ascii="Times New Roman" w:hAnsi="Times New Roman" w:cs="Times New Roman"/>
          <w:sz w:val="24"/>
          <w:szCs w:val="24"/>
        </w:rPr>
        <w:fldChar w:fldCharType="begin" w:fldLock="1"/>
      </w:r>
      <w:r w:rsidR="00FF1021" w:rsidRPr="003A52CC">
        <w:rPr>
          <w:rFonts w:ascii="Times New Roman" w:hAnsi="Times New Roman" w:cs="Times New Roman"/>
          <w:sz w:val="24"/>
          <w:szCs w:val="24"/>
        </w:rPr>
        <w:instrText>ADDIN CSL_CITATION {"citationItems":[{"id":"ITEM-1","itemData":{"DOI":"10.9743/jeo.2017.14.2.5","ISSN":"1547500X","abstract":"Students are more commonly completing coursework online and as such many professors teach online courses. Due to the popularity of online courses and the need for professors to teach in a format varying from the traditional classroom setting, it is important to evaluate whether or not certain teaching approaches, such as establishing rapport, should be altered to accommodate the needs of the online student. While previous research has given some consideration to the importance of verbal immediacy in the online classroom, this research seeks to fill a gap in the online teacher immediacy literature by looking more specifically at instructor tone. Through a two-semester evaluation of online courses, it is evident consideration must be given to teachers establishing a rapport with online students. After evaluating e-mail communication with students and examining student success rates and teaching evaluation data, there is a connection between e-mail tone and student performance in an online class.","author":[{"dropping-particle":"","family":"Dickinson","given":"Amber","non-dropping-particle":"","parse-names":false,"suffix":""}],"container-title":"Journal of Educators Online","id":"ITEM-1","issue":"2","issued":{"date-parts":[["2017"]]},"title":"Communicating with the online student: The impact of E-Mail tone on student performance and teacher evaluations","type":"article-journal","volume":"14"},"uris":["http://www.mendeley.com/documents/?uuid=447043b6-1ac1-4137-9c89-e8a52ca0b693"]}],"mendeley":{"formattedCitation":"(Dickinson, 2017)","plainTextFormattedCitation":"(Dickinson, 2017)","previouslyFormattedCitation":"(Dickinson, 2017)"},"properties":{"noteIndex":0},"schema":"https://github.com/citation-style-language/schema/raw/master/csl-citation.json"}</w:instrText>
      </w:r>
      <w:r w:rsidR="00273637" w:rsidRPr="003A52CC">
        <w:rPr>
          <w:rFonts w:ascii="Times New Roman" w:hAnsi="Times New Roman" w:cs="Times New Roman"/>
          <w:sz w:val="24"/>
          <w:szCs w:val="24"/>
        </w:rPr>
        <w:fldChar w:fldCharType="separate"/>
      </w:r>
      <w:r w:rsidR="00273637" w:rsidRPr="003A52CC">
        <w:rPr>
          <w:rFonts w:ascii="Times New Roman" w:hAnsi="Times New Roman" w:cs="Times New Roman"/>
          <w:noProof/>
          <w:sz w:val="24"/>
          <w:szCs w:val="24"/>
        </w:rPr>
        <w:t>(Dickinson, 2017)</w:t>
      </w:r>
      <w:r w:rsidR="00273637" w:rsidRPr="003A52CC">
        <w:rPr>
          <w:rFonts w:ascii="Times New Roman" w:hAnsi="Times New Roman" w:cs="Times New Roman"/>
          <w:sz w:val="24"/>
          <w:szCs w:val="24"/>
        </w:rPr>
        <w:fldChar w:fldCharType="end"/>
      </w:r>
      <w:r w:rsidR="00E71F81" w:rsidRPr="003A52CC">
        <w:rPr>
          <w:rFonts w:ascii="Times New Roman" w:hAnsi="Times New Roman" w:cs="Times New Roman"/>
          <w:sz w:val="24"/>
          <w:szCs w:val="24"/>
        </w:rPr>
        <w:t xml:space="preserve"> </w:t>
      </w:r>
      <w:r w:rsidR="004D0317" w:rsidRPr="003A52CC">
        <w:rPr>
          <w:rFonts w:ascii="Times New Roman" w:hAnsi="Times New Roman" w:cs="Times New Roman"/>
          <w:sz w:val="24"/>
          <w:szCs w:val="24"/>
        </w:rPr>
        <w:t xml:space="preserve">thus, </w:t>
      </w:r>
      <w:r w:rsidR="00292774" w:rsidRPr="003A52CC">
        <w:rPr>
          <w:rFonts w:ascii="Times New Roman" w:hAnsi="Times New Roman" w:cs="Times New Roman"/>
          <w:sz w:val="24"/>
          <w:szCs w:val="24"/>
        </w:rPr>
        <w:t xml:space="preserve">communication in online class is </w:t>
      </w:r>
      <w:r w:rsidR="005D7C49" w:rsidRPr="003A52CC">
        <w:rPr>
          <w:rFonts w:ascii="Times New Roman" w:hAnsi="Times New Roman" w:cs="Times New Roman"/>
          <w:sz w:val="24"/>
          <w:szCs w:val="24"/>
        </w:rPr>
        <w:t xml:space="preserve">dull. </w:t>
      </w:r>
    </w:p>
    <w:p w14:paraId="47960F02" w14:textId="6A4D4EA9" w:rsidR="00E67D91" w:rsidRPr="003A52CC" w:rsidRDefault="003C3293" w:rsidP="00AB5E26">
      <w:pPr>
        <w:spacing w:after="0"/>
        <w:ind w:firstLine="567"/>
        <w:jc w:val="both"/>
        <w:rPr>
          <w:rFonts w:ascii="Times New Roman" w:hAnsi="Times New Roman" w:cs="Times New Roman"/>
          <w:sz w:val="24"/>
          <w:szCs w:val="24"/>
        </w:rPr>
      </w:pPr>
      <w:r w:rsidRPr="003A52CC">
        <w:rPr>
          <w:rFonts w:ascii="Times New Roman" w:hAnsi="Times New Roman" w:cs="Times New Roman"/>
          <w:sz w:val="24"/>
          <w:szCs w:val="24"/>
        </w:rPr>
        <w:lastRenderedPageBreak/>
        <w:t xml:space="preserve">In online learning </w:t>
      </w:r>
      <w:r w:rsidR="00FF764D" w:rsidRPr="003A52CC">
        <w:rPr>
          <w:rFonts w:ascii="Times New Roman" w:hAnsi="Times New Roman" w:cs="Times New Roman"/>
          <w:sz w:val="24"/>
          <w:szCs w:val="24"/>
        </w:rPr>
        <w:t>communication, especially which is done</w:t>
      </w:r>
      <w:r w:rsidRPr="003A52CC">
        <w:rPr>
          <w:rFonts w:ascii="Times New Roman" w:hAnsi="Times New Roman" w:cs="Times New Roman"/>
          <w:sz w:val="24"/>
          <w:szCs w:val="24"/>
        </w:rPr>
        <w:t xml:space="preserve"> in </w:t>
      </w:r>
      <w:r w:rsidR="00FF764D" w:rsidRPr="003A52CC">
        <w:rPr>
          <w:rFonts w:ascii="Times New Roman" w:hAnsi="Times New Roman" w:cs="Times New Roman"/>
          <w:sz w:val="24"/>
          <w:szCs w:val="24"/>
        </w:rPr>
        <w:t xml:space="preserve">an </w:t>
      </w:r>
      <w:r w:rsidRPr="003A52CC">
        <w:rPr>
          <w:rFonts w:ascii="Times New Roman" w:hAnsi="Times New Roman" w:cs="Times New Roman"/>
          <w:sz w:val="24"/>
          <w:szCs w:val="24"/>
        </w:rPr>
        <w:t>asynchronous</w:t>
      </w:r>
      <w:r w:rsidR="00FF764D" w:rsidRPr="003A52CC">
        <w:rPr>
          <w:rFonts w:ascii="Times New Roman" w:hAnsi="Times New Roman" w:cs="Times New Roman"/>
          <w:sz w:val="24"/>
          <w:szCs w:val="24"/>
        </w:rPr>
        <w:t xml:space="preserve"> way,</w:t>
      </w:r>
      <w:r w:rsidRPr="003A52CC">
        <w:rPr>
          <w:rFonts w:ascii="Times New Roman" w:hAnsi="Times New Roman" w:cs="Times New Roman"/>
          <w:sz w:val="24"/>
          <w:szCs w:val="24"/>
        </w:rPr>
        <w:t xml:space="preserve"> learning is full of interpretation</w:t>
      </w:r>
      <w:r w:rsidR="0039558C" w:rsidRPr="003A52CC">
        <w:rPr>
          <w:rFonts w:ascii="Times New Roman" w:hAnsi="Times New Roman" w:cs="Times New Roman"/>
          <w:sz w:val="24"/>
          <w:szCs w:val="24"/>
        </w:rPr>
        <w:t>s</w:t>
      </w:r>
      <w:r w:rsidRPr="003A52CC">
        <w:rPr>
          <w:rFonts w:ascii="Times New Roman" w:hAnsi="Times New Roman" w:cs="Times New Roman"/>
          <w:sz w:val="24"/>
          <w:szCs w:val="24"/>
        </w:rPr>
        <w:t xml:space="preserve"> since it heavily lays on </w:t>
      </w:r>
      <w:r w:rsidR="00AF5104" w:rsidRPr="003A52CC">
        <w:rPr>
          <w:rFonts w:ascii="Times New Roman" w:hAnsi="Times New Roman" w:cs="Times New Roman"/>
          <w:sz w:val="24"/>
          <w:szCs w:val="24"/>
        </w:rPr>
        <w:t>emoticon and word</w:t>
      </w:r>
      <w:r w:rsidR="0039558C" w:rsidRPr="003A52CC">
        <w:rPr>
          <w:rFonts w:ascii="Times New Roman" w:hAnsi="Times New Roman" w:cs="Times New Roman"/>
          <w:sz w:val="24"/>
          <w:szCs w:val="24"/>
        </w:rPr>
        <w:t>s</w:t>
      </w:r>
      <w:r w:rsidR="00AF5104" w:rsidRPr="003A52CC">
        <w:rPr>
          <w:rFonts w:ascii="Times New Roman" w:hAnsi="Times New Roman" w:cs="Times New Roman"/>
          <w:sz w:val="24"/>
          <w:szCs w:val="24"/>
        </w:rPr>
        <w:t xml:space="preserve"> use by students, especially slang words. </w:t>
      </w:r>
      <w:r w:rsidR="00F70F11" w:rsidRPr="003A52CC">
        <w:rPr>
          <w:rFonts w:ascii="Times New Roman" w:hAnsi="Times New Roman" w:cs="Times New Roman"/>
          <w:sz w:val="24"/>
          <w:szCs w:val="24"/>
        </w:rPr>
        <w:t>This may present challenge for both teacher and student in communication during online learning</w:t>
      </w:r>
      <w:r w:rsidR="0007666D" w:rsidRPr="003A52CC">
        <w:rPr>
          <w:rFonts w:ascii="Times New Roman" w:hAnsi="Times New Roman" w:cs="Times New Roman"/>
          <w:sz w:val="24"/>
          <w:szCs w:val="24"/>
        </w:rPr>
        <w:t xml:space="preserve">, </w:t>
      </w:r>
      <w:r w:rsidR="00C70071" w:rsidRPr="003A52CC">
        <w:rPr>
          <w:rFonts w:ascii="Times New Roman" w:hAnsi="Times New Roman" w:cs="Times New Roman"/>
          <w:sz w:val="24"/>
          <w:szCs w:val="24"/>
        </w:rPr>
        <w:t xml:space="preserve">the </w:t>
      </w:r>
      <w:r w:rsidR="00CC0D2E" w:rsidRPr="003A52CC">
        <w:rPr>
          <w:rFonts w:ascii="Times New Roman" w:hAnsi="Times New Roman" w:cs="Times New Roman"/>
          <w:sz w:val="24"/>
          <w:szCs w:val="24"/>
        </w:rPr>
        <w:t>teacher</w:t>
      </w:r>
      <w:r w:rsidR="00C70071" w:rsidRPr="003A52CC">
        <w:rPr>
          <w:rFonts w:ascii="Times New Roman" w:hAnsi="Times New Roman" w:cs="Times New Roman"/>
          <w:sz w:val="24"/>
          <w:szCs w:val="24"/>
        </w:rPr>
        <w:t xml:space="preserve"> f</w:t>
      </w:r>
      <w:r w:rsidR="00CC0D2E" w:rsidRPr="003A52CC">
        <w:rPr>
          <w:rFonts w:ascii="Times New Roman" w:hAnsi="Times New Roman" w:cs="Times New Roman"/>
          <w:sz w:val="24"/>
          <w:szCs w:val="24"/>
        </w:rPr>
        <w:t>ound</w:t>
      </w:r>
      <w:r w:rsidR="00C70071" w:rsidRPr="003A52CC">
        <w:rPr>
          <w:rFonts w:ascii="Times New Roman" w:hAnsi="Times New Roman" w:cs="Times New Roman"/>
          <w:sz w:val="24"/>
          <w:szCs w:val="24"/>
        </w:rPr>
        <w:t xml:space="preserve"> it difficult in delivering the material since </w:t>
      </w:r>
      <w:r w:rsidR="00AA766A" w:rsidRPr="003A52CC">
        <w:rPr>
          <w:rFonts w:ascii="Times New Roman" w:hAnsi="Times New Roman" w:cs="Times New Roman"/>
          <w:sz w:val="24"/>
          <w:szCs w:val="24"/>
        </w:rPr>
        <w:t>students mostly remain silent when they d</w:t>
      </w:r>
      <w:r w:rsidR="00CC0D2E" w:rsidRPr="003A52CC">
        <w:rPr>
          <w:rFonts w:ascii="Times New Roman" w:hAnsi="Times New Roman" w:cs="Times New Roman"/>
          <w:sz w:val="24"/>
          <w:szCs w:val="24"/>
        </w:rPr>
        <w:t>id</w:t>
      </w:r>
      <w:r w:rsidR="00AA766A" w:rsidRPr="003A52CC">
        <w:rPr>
          <w:rFonts w:ascii="Times New Roman" w:hAnsi="Times New Roman" w:cs="Times New Roman"/>
          <w:sz w:val="24"/>
          <w:szCs w:val="24"/>
        </w:rPr>
        <w:t xml:space="preserve"> not understand. </w:t>
      </w:r>
      <w:r w:rsidR="007A3F4F" w:rsidRPr="003A52CC">
        <w:rPr>
          <w:rFonts w:ascii="Times New Roman" w:hAnsi="Times New Roman" w:cs="Times New Roman"/>
          <w:sz w:val="24"/>
          <w:szCs w:val="24"/>
        </w:rPr>
        <w:t xml:space="preserve">From the perspective of students, </w:t>
      </w:r>
      <w:r w:rsidR="00517616" w:rsidRPr="003A52CC">
        <w:rPr>
          <w:rFonts w:ascii="Times New Roman" w:hAnsi="Times New Roman" w:cs="Times New Roman"/>
          <w:sz w:val="24"/>
          <w:szCs w:val="24"/>
        </w:rPr>
        <w:t>they tended not to be open in expressing their idea because they were in the same chat room with the teacher and other students.</w:t>
      </w:r>
      <w:r w:rsidR="00FB5E52" w:rsidRPr="003A52CC">
        <w:rPr>
          <w:rFonts w:ascii="Times New Roman" w:hAnsi="Times New Roman" w:cs="Times New Roman"/>
          <w:sz w:val="24"/>
          <w:szCs w:val="24"/>
        </w:rPr>
        <w:t xml:space="preserve"> </w:t>
      </w:r>
      <w:r w:rsidR="00830680" w:rsidRPr="003A52CC">
        <w:rPr>
          <w:rFonts w:ascii="Times New Roman" w:hAnsi="Times New Roman" w:cs="Times New Roman"/>
          <w:color w:val="000000"/>
          <w:sz w:val="24"/>
          <w:szCs w:val="24"/>
        </w:rPr>
        <w:fldChar w:fldCharType="begin" w:fldLock="1"/>
      </w:r>
      <w:r w:rsidR="00273637" w:rsidRPr="003A52CC">
        <w:rPr>
          <w:rFonts w:ascii="Times New Roman" w:hAnsi="Times New Roman" w:cs="Times New Roman"/>
          <w:color w:val="000000"/>
          <w:sz w:val="24"/>
          <w:szCs w:val="24"/>
        </w:rPr>
        <w:instrText>ADDIN CSL_CITATION {"citationItems":[{"id":"ITEM-1","itemData":{"DOI":"10.1108/AEDS-06-2020-0131","ISSN":"20463170","abstract":"Purpose: This study aims to explore whether online learning has an effect on communication between instructors and students in a negative way, whether online learning affects students' productivity levels and to evaluate and suggest ways of improving effective online communication between instructors and students. Design/methodology/approach: This study used is a quantitative research study which was conducted through a semi-structured online survey through a random sample technique. Findings: Results revealed that the vast majority agree with the questions of the study. Students still prefer classroom classes over online classes due to many problems they face when taking online classes, such as lack of motivation, understanding of the material, decrease in communication levels between the students and their instructors and their feeling of isolation caused by online classes. Research limitations/implications: This research studied the impact from students' perspective only as the sample was selected only from students. Originality/value: This research reached the students’ point of view in a broader way which will help understanding the issues and provide effective solutions. This research suggested that instructors must communicate with their students and vice versa in more informal channels (instant messages online chat groups, audio calls, private video calls …) in parallel with the formal channels (online platforms, email …). Finally, instructors should encourage students to participate and study more by providing different kind of incentives.","author":[{"dropping-particle":"","family":"Alawamleh","given":"Mohammad","non-dropping-particle":"","parse-names":false,"suffix":""},{"dropping-particle":"","family":"Al-Twait","given":"Lana Mohannad","non-dropping-particle":"","parse-names":false,"suffix":""},{"dropping-particle":"","family":"Al-Saht","given":"Gharam Raafat","non-dropping-particle":"","parse-names":false,"suffix":""}],"container-title":"Asian Education and Development Studies","id":"ITEM-1","issued":{"date-parts":[["2020"]]},"title":"The effect of online learning on communication between instructors and students during Covid-19 pandemic","type":"article-journal"},"uris":["http://www.mendeley.com/documents/?uuid=ce79ddca-7dc0-4761-b36a-30d4f2eb2589"]}],"mendeley":{"formattedCitation":"(Alawamleh et al., 2020)","manualFormatting":"Alawamleh et al., (2020)","plainTextFormattedCitation":"(Alawamleh et al., 2020)","previouslyFormattedCitation":"(Alawamleh et al., 2020)"},"properties":{"noteIndex":0},"schema":"https://github.com/citation-style-language/schema/raw/master/csl-citation.json"}</w:instrText>
      </w:r>
      <w:r w:rsidR="00830680" w:rsidRPr="003A52CC">
        <w:rPr>
          <w:rFonts w:ascii="Times New Roman" w:hAnsi="Times New Roman" w:cs="Times New Roman"/>
          <w:color w:val="000000"/>
          <w:sz w:val="24"/>
          <w:szCs w:val="24"/>
        </w:rPr>
        <w:fldChar w:fldCharType="separate"/>
      </w:r>
      <w:r w:rsidR="00830680" w:rsidRPr="003A52CC">
        <w:rPr>
          <w:rFonts w:ascii="Times New Roman" w:hAnsi="Times New Roman" w:cs="Times New Roman"/>
          <w:noProof/>
          <w:color w:val="000000"/>
          <w:sz w:val="24"/>
          <w:szCs w:val="24"/>
        </w:rPr>
        <w:t xml:space="preserve">Alawamleh et al., </w:t>
      </w:r>
      <w:r w:rsidR="00E67D91" w:rsidRPr="003A52CC">
        <w:rPr>
          <w:rFonts w:ascii="Times New Roman" w:hAnsi="Times New Roman" w:cs="Times New Roman"/>
          <w:noProof/>
          <w:color w:val="000000"/>
          <w:sz w:val="24"/>
          <w:szCs w:val="24"/>
        </w:rPr>
        <w:t>(</w:t>
      </w:r>
      <w:r w:rsidR="00830680" w:rsidRPr="003A52CC">
        <w:rPr>
          <w:rFonts w:ascii="Times New Roman" w:hAnsi="Times New Roman" w:cs="Times New Roman"/>
          <w:noProof/>
          <w:color w:val="000000"/>
          <w:sz w:val="24"/>
          <w:szCs w:val="24"/>
        </w:rPr>
        <w:t>2020)</w:t>
      </w:r>
      <w:r w:rsidR="00830680" w:rsidRPr="003A52CC">
        <w:rPr>
          <w:rFonts w:ascii="Times New Roman" w:hAnsi="Times New Roman" w:cs="Times New Roman"/>
          <w:color w:val="000000"/>
          <w:sz w:val="24"/>
          <w:szCs w:val="24"/>
        </w:rPr>
        <w:fldChar w:fldCharType="end"/>
      </w:r>
      <w:r w:rsidR="00830680" w:rsidRPr="003A52CC">
        <w:rPr>
          <w:rFonts w:ascii="Times New Roman" w:hAnsi="Times New Roman" w:cs="Times New Roman"/>
          <w:color w:val="000000"/>
          <w:sz w:val="24"/>
          <w:szCs w:val="24"/>
        </w:rPr>
        <w:t xml:space="preserve"> </w:t>
      </w:r>
      <w:r w:rsidR="00E67D91" w:rsidRPr="003A52CC">
        <w:rPr>
          <w:rFonts w:ascii="Times New Roman" w:hAnsi="Times New Roman" w:cs="Times New Roman"/>
          <w:color w:val="000000"/>
          <w:sz w:val="24"/>
          <w:szCs w:val="24"/>
        </w:rPr>
        <w:t xml:space="preserve">stated that </w:t>
      </w:r>
      <w:r w:rsidR="003A6557" w:rsidRPr="003A52CC">
        <w:rPr>
          <w:rFonts w:ascii="Times New Roman" w:hAnsi="Times New Roman" w:cs="Times New Roman"/>
          <w:color w:val="000000"/>
          <w:sz w:val="24"/>
          <w:szCs w:val="24"/>
        </w:rPr>
        <w:t xml:space="preserve">during online learning </w:t>
      </w:r>
      <w:r w:rsidR="00E54EBC" w:rsidRPr="003A52CC">
        <w:rPr>
          <w:rFonts w:ascii="Times New Roman" w:hAnsi="Times New Roman" w:cs="Times New Roman"/>
          <w:color w:val="000000"/>
          <w:sz w:val="24"/>
          <w:szCs w:val="24"/>
        </w:rPr>
        <w:t>teacher</w:t>
      </w:r>
      <w:r w:rsidR="003A6557" w:rsidRPr="003A52CC">
        <w:rPr>
          <w:rFonts w:ascii="Times New Roman" w:hAnsi="Times New Roman" w:cs="Times New Roman"/>
          <w:color w:val="000000"/>
          <w:sz w:val="24"/>
          <w:szCs w:val="24"/>
        </w:rPr>
        <w:t xml:space="preserve"> and </w:t>
      </w:r>
      <w:r w:rsidR="00E54EBC" w:rsidRPr="003A52CC">
        <w:rPr>
          <w:rFonts w:ascii="Times New Roman" w:hAnsi="Times New Roman" w:cs="Times New Roman"/>
          <w:color w:val="000000"/>
          <w:sz w:val="24"/>
          <w:szCs w:val="24"/>
        </w:rPr>
        <w:t>students</w:t>
      </w:r>
      <w:r w:rsidR="003A6557" w:rsidRPr="003A52CC">
        <w:rPr>
          <w:rFonts w:ascii="Times New Roman" w:hAnsi="Times New Roman" w:cs="Times New Roman"/>
          <w:color w:val="000000"/>
          <w:sz w:val="24"/>
          <w:szCs w:val="24"/>
        </w:rPr>
        <w:t xml:space="preserve"> felt isolated thus communication levels b</w:t>
      </w:r>
      <w:r w:rsidR="00D470FE" w:rsidRPr="003A52CC">
        <w:rPr>
          <w:rFonts w:ascii="Times New Roman" w:hAnsi="Times New Roman" w:cs="Times New Roman"/>
          <w:color w:val="000000"/>
          <w:sz w:val="24"/>
          <w:szCs w:val="24"/>
        </w:rPr>
        <w:t xml:space="preserve">etween them </w:t>
      </w:r>
      <w:r w:rsidR="00563300" w:rsidRPr="003A52CC">
        <w:rPr>
          <w:rFonts w:ascii="Times New Roman" w:hAnsi="Times New Roman" w:cs="Times New Roman"/>
          <w:color w:val="000000"/>
          <w:sz w:val="24"/>
          <w:szCs w:val="24"/>
        </w:rPr>
        <w:t>is</w:t>
      </w:r>
      <w:r w:rsidR="005E011D" w:rsidRPr="003A52CC">
        <w:rPr>
          <w:rFonts w:ascii="Times New Roman" w:hAnsi="Times New Roman" w:cs="Times New Roman"/>
          <w:color w:val="000000"/>
          <w:sz w:val="24"/>
          <w:szCs w:val="24"/>
        </w:rPr>
        <w:t xml:space="preserve"> </w:t>
      </w:r>
      <w:r w:rsidR="00563300" w:rsidRPr="003A52CC">
        <w:rPr>
          <w:rFonts w:ascii="Times New Roman" w:hAnsi="Times New Roman" w:cs="Times New Roman"/>
          <w:color w:val="000000"/>
          <w:sz w:val="24"/>
          <w:szCs w:val="24"/>
        </w:rPr>
        <w:t xml:space="preserve">decreasing. </w:t>
      </w:r>
    </w:p>
    <w:p w14:paraId="3268A27F" w14:textId="60D89683" w:rsidR="00997B59" w:rsidRPr="003A52CC" w:rsidRDefault="00997B59" w:rsidP="00AB5E26">
      <w:pPr>
        <w:spacing w:after="0"/>
        <w:ind w:firstLine="567"/>
        <w:jc w:val="both"/>
        <w:rPr>
          <w:rFonts w:ascii="Times New Roman" w:hAnsi="Times New Roman" w:cs="Times New Roman"/>
          <w:color w:val="000000"/>
          <w:sz w:val="24"/>
          <w:szCs w:val="24"/>
        </w:rPr>
      </w:pPr>
      <w:r w:rsidRPr="003A52CC">
        <w:rPr>
          <w:rFonts w:ascii="Times New Roman" w:hAnsi="Times New Roman" w:cs="Times New Roman"/>
          <w:color w:val="000000"/>
          <w:sz w:val="24"/>
          <w:szCs w:val="24"/>
        </w:rPr>
        <w:t xml:space="preserve">Regardless that </w:t>
      </w:r>
      <w:r w:rsidR="00193CD1" w:rsidRPr="003A52CC">
        <w:rPr>
          <w:rFonts w:ascii="Times New Roman" w:hAnsi="Times New Roman" w:cs="Times New Roman"/>
          <w:color w:val="000000"/>
          <w:sz w:val="24"/>
          <w:szCs w:val="24"/>
        </w:rPr>
        <w:t>issues</w:t>
      </w:r>
      <w:r w:rsidRPr="003A52CC">
        <w:rPr>
          <w:rFonts w:ascii="Times New Roman" w:hAnsi="Times New Roman" w:cs="Times New Roman"/>
          <w:color w:val="000000"/>
          <w:sz w:val="24"/>
          <w:szCs w:val="24"/>
        </w:rPr>
        <w:t xml:space="preserve">, communication between teacher and students needs to be carried out to keep </w:t>
      </w:r>
      <w:r w:rsidR="00B31289" w:rsidRPr="003A52CC">
        <w:rPr>
          <w:rFonts w:ascii="Times New Roman" w:hAnsi="Times New Roman" w:cs="Times New Roman"/>
          <w:color w:val="000000"/>
          <w:sz w:val="24"/>
          <w:szCs w:val="24"/>
        </w:rPr>
        <w:t xml:space="preserve">the learning atmosphere exists in online class. </w:t>
      </w:r>
      <w:r w:rsidR="00DC3E1B" w:rsidRPr="003A52CC">
        <w:rPr>
          <w:rFonts w:ascii="Times New Roman" w:hAnsi="Times New Roman" w:cs="Times New Roman"/>
          <w:color w:val="000000"/>
          <w:sz w:val="24"/>
          <w:szCs w:val="24"/>
        </w:rPr>
        <w:t xml:space="preserve">In face-to-face classroom communication, students mostly used formal language </w:t>
      </w:r>
      <w:r w:rsidR="00A436D9" w:rsidRPr="003A52CC">
        <w:rPr>
          <w:rFonts w:ascii="Times New Roman" w:hAnsi="Times New Roman" w:cs="Times New Roman"/>
          <w:color w:val="000000"/>
          <w:sz w:val="24"/>
          <w:szCs w:val="24"/>
        </w:rPr>
        <w:t xml:space="preserve">to talk with teacher </w:t>
      </w:r>
      <w:r w:rsidR="00322FAC" w:rsidRPr="003A52CC">
        <w:rPr>
          <w:rFonts w:ascii="Times New Roman" w:hAnsi="Times New Roman" w:cs="Times New Roman"/>
          <w:color w:val="000000"/>
          <w:sz w:val="24"/>
          <w:szCs w:val="24"/>
        </w:rPr>
        <w:t xml:space="preserve">since teacher is considered to be in the higher social status. </w:t>
      </w:r>
      <w:r w:rsidR="00851EB8" w:rsidRPr="003A52CC">
        <w:rPr>
          <w:rFonts w:ascii="Times New Roman" w:hAnsi="Times New Roman" w:cs="Times New Roman"/>
          <w:color w:val="000000"/>
          <w:sz w:val="24"/>
          <w:szCs w:val="24"/>
        </w:rPr>
        <w:t>Conversely, students mostly use informal language to talk with their classmates in a class</w:t>
      </w:r>
      <w:r w:rsidR="00FF1021" w:rsidRPr="003A52CC">
        <w:rPr>
          <w:rFonts w:ascii="Times New Roman" w:hAnsi="Times New Roman" w:cs="Times New Roman"/>
          <w:color w:val="000000"/>
          <w:sz w:val="24"/>
          <w:szCs w:val="24"/>
        </w:rPr>
        <w:t xml:space="preserve"> </w:t>
      </w:r>
      <w:r w:rsidR="00FF1021" w:rsidRPr="003A52CC">
        <w:rPr>
          <w:rFonts w:ascii="Times New Roman" w:hAnsi="Times New Roman" w:cs="Times New Roman"/>
          <w:color w:val="000000"/>
          <w:sz w:val="24"/>
          <w:szCs w:val="24"/>
        </w:rPr>
        <w:fldChar w:fldCharType="begin" w:fldLock="1"/>
      </w:r>
      <w:r w:rsidR="00AC6A7A" w:rsidRPr="003A52CC">
        <w:rPr>
          <w:rFonts w:ascii="Times New Roman" w:hAnsi="Times New Roman" w:cs="Times New Roman"/>
          <w:color w:val="000000"/>
          <w:sz w:val="24"/>
          <w:szCs w:val="24"/>
        </w:rPr>
        <w:instrText>ADDIN CSL_CITATION {"citationItems":[{"id":"ITEM-1","itemData":{"DOI":"10.2307/590702","ISBN":"9781405135597","ISSN":"00071315","abstract":"Linguistic theory is concerned primarily with an ideal speaker–listener, in a com- pletely homogeneous speech-community, who knows its language perfectly and is unaffected by such grammatically irrelevant conditions as memory limitations, dis- tractions, shifts of attention and interest, and errors (random or characteristic) in applying his knowledge of the language in actual performance. This seems to me to have been the position of the founders of modern general linguistics, and no cogent reason for modifying it has been offered. To study actual linguistic perform- ance, we must consider the interaction of a variety of factors, of which the under- lying competence of the speaker–hearer is only one. In this respect, study of language is no different from empirical investigation of other complex phenomena.","author":[{"dropping-particle":"","family":"Aitchison","given":"Jean","non-dropping-particle":"","parse-names":false,"suffix":""},{"dropping-particle":"","family":"Wardaugh","given":"Ronald","non-dropping-particle":"","parse-names":false,"suffix":""}],"container-title":"The British Journal of Sociology","id":"ITEM-1","issue":"3","issued":{"date-parts":[["1987"]]},"number-of-pages":"436","title":"An Introduction to Sociolinguistics","type":"book","volume":"38"},"uris":["http://www.mendeley.com/documents/?uuid=bba1aade-f60a-4608-8bf1-f56cf0edeefe"]}],"mendeley":{"formattedCitation":"(Aitchison &amp; Wardaugh, 1987)","plainTextFormattedCitation":"(Aitchison &amp; Wardaugh, 1987)","previouslyFormattedCitation":"(Aitchison &amp; Wardaugh, 1987)"},"properties":{"noteIndex":0},"schema":"https://github.com/citation-style-language/schema/raw/master/csl-citation.json"}</w:instrText>
      </w:r>
      <w:r w:rsidR="00FF1021" w:rsidRPr="003A52CC">
        <w:rPr>
          <w:rFonts w:ascii="Times New Roman" w:hAnsi="Times New Roman" w:cs="Times New Roman"/>
          <w:color w:val="000000"/>
          <w:sz w:val="24"/>
          <w:szCs w:val="24"/>
        </w:rPr>
        <w:fldChar w:fldCharType="separate"/>
      </w:r>
      <w:r w:rsidR="00FF1021" w:rsidRPr="003A52CC">
        <w:rPr>
          <w:rFonts w:ascii="Times New Roman" w:hAnsi="Times New Roman" w:cs="Times New Roman"/>
          <w:noProof/>
          <w:color w:val="000000"/>
          <w:sz w:val="24"/>
          <w:szCs w:val="24"/>
        </w:rPr>
        <w:t>(Aitchison &amp; Wardaugh, 1987)</w:t>
      </w:r>
      <w:r w:rsidR="00FF1021" w:rsidRPr="003A52CC">
        <w:rPr>
          <w:rFonts w:ascii="Times New Roman" w:hAnsi="Times New Roman" w:cs="Times New Roman"/>
          <w:color w:val="000000"/>
          <w:sz w:val="24"/>
          <w:szCs w:val="24"/>
        </w:rPr>
        <w:fldChar w:fldCharType="end"/>
      </w:r>
      <w:r w:rsidR="00851EB8" w:rsidRPr="003A52CC">
        <w:rPr>
          <w:rFonts w:ascii="Times New Roman" w:hAnsi="Times New Roman" w:cs="Times New Roman"/>
          <w:color w:val="000000"/>
          <w:sz w:val="24"/>
          <w:szCs w:val="24"/>
        </w:rPr>
        <w:t xml:space="preserve">. </w:t>
      </w:r>
      <w:r w:rsidR="00EF17D1" w:rsidRPr="003A52CC">
        <w:rPr>
          <w:rFonts w:ascii="Times New Roman" w:hAnsi="Times New Roman" w:cs="Times New Roman"/>
          <w:color w:val="000000"/>
          <w:sz w:val="24"/>
          <w:szCs w:val="24"/>
        </w:rPr>
        <w:t>Slang word is one of the types of informal language use by students</w:t>
      </w:r>
      <w:r w:rsidR="009D10BA" w:rsidRPr="003A52CC">
        <w:rPr>
          <w:rFonts w:ascii="Times New Roman" w:hAnsi="Times New Roman" w:cs="Times New Roman"/>
          <w:color w:val="000000"/>
          <w:sz w:val="24"/>
          <w:szCs w:val="24"/>
        </w:rPr>
        <w:t xml:space="preserve"> when they talk in a classroom. </w:t>
      </w:r>
    </w:p>
    <w:p w14:paraId="74E78E55" w14:textId="3CED97CF" w:rsidR="00CF0A51" w:rsidRPr="003A52CC" w:rsidRDefault="009D6842" w:rsidP="00AB5E26">
      <w:pPr>
        <w:spacing w:after="0"/>
        <w:ind w:firstLine="567"/>
        <w:jc w:val="both"/>
        <w:rPr>
          <w:rFonts w:ascii="Times New Roman" w:hAnsi="Times New Roman" w:cs="Times New Roman"/>
          <w:sz w:val="24"/>
          <w:szCs w:val="24"/>
        </w:rPr>
      </w:pPr>
      <w:r w:rsidRPr="003A52CC">
        <w:rPr>
          <w:rFonts w:ascii="Times New Roman" w:hAnsi="Times New Roman" w:cs="Times New Roman"/>
          <w:color w:val="000000"/>
          <w:sz w:val="24"/>
          <w:szCs w:val="24"/>
        </w:rPr>
        <w:t>Recently, with the rapid use of internet and social media, slang word</w:t>
      </w:r>
      <w:r w:rsidR="00BF005D" w:rsidRPr="003A52CC">
        <w:rPr>
          <w:rFonts w:ascii="Times New Roman" w:hAnsi="Times New Roman" w:cs="Times New Roman"/>
          <w:color w:val="000000"/>
          <w:sz w:val="24"/>
          <w:szCs w:val="24"/>
        </w:rPr>
        <w:t xml:space="preserve">s are growing. </w:t>
      </w:r>
      <w:r w:rsidR="00034A9A" w:rsidRPr="003A52CC">
        <w:rPr>
          <w:rFonts w:ascii="Times New Roman" w:hAnsi="Times New Roman" w:cs="Times New Roman"/>
          <w:color w:val="000000"/>
          <w:sz w:val="24"/>
          <w:szCs w:val="24"/>
        </w:rPr>
        <w:t>There are many slang words which are formed because the influence of social media</w:t>
      </w:r>
      <w:r w:rsidR="00857671" w:rsidRPr="003A52CC">
        <w:rPr>
          <w:rFonts w:ascii="Times New Roman" w:hAnsi="Times New Roman" w:cs="Times New Roman"/>
          <w:color w:val="000000"/>
          <w:sz w:val="24"/>
          <w:szCs w:val="24"/>
        </w:rPr>
        <w:t xml:space="preserve"> </w:t>
      </w:r>
      <w:r w:rsidR="00AC6A7A" w:rsidRPr="003A52CC">
        <w:rPr>
          <w:rFonts w:ascii="Times New Roman" w:hAnsi="Times New Roman" w:cs="Times New Roman"/>
          <w:color w:val="000000"/>
          <w:sz w:val="24"/>
          <w:szCs w:val="24"/>
        </w:rPr>
        <w:fldChar w:fldCharType="begin" w:fldLock="1"/>
      </w:r>
      <w:r w:rsidR="00781912" w:rsidRPr="003A52CC">
        <w:rPr>
          <w:rFonts w:ascii="Times New Roman" w:hAnsi="Times New Roman" w:cs="Times New Roman"/>
          <w:color w:val="000000"/>
          <w:sz w:val="24"/>
          <w:szCs w:val="24"/>
        </w:rPr>
        <w:instrText>ADDIN CSL_CITATION {"citationItems":[{"id":"ITEM-1","itemData":{"DOI":"10.1111/jcc4.12145","ISSN":"10836101","abstract":"Internet slang words can very quickly become ubiquitous because of social memes and viral online content. Weibo, a Twitter-like service in China, demonstrates that the adoption of popular Internet slang undergoes 2 distinct peaks in its temporal evolution, in which the former is relatively much lower than the latter. An in-depth comparison of the diffusion of these different peaks suggests that popular attention in the early stage of propagation results in large-scale coverage, while the participation of opinion leaders at the early stage only leads to minor popularity. Our empirical results question the conventional influentials hypothesis and provide some insights for marketing practice and influence maximization in social networks.","author":[{"dropping-particle":"","family":"Zhang","given":"Leihan","non-dropping-particle":"","parse-names":false,"suffix":""},{"dropping-particle":"","family":"Zhao","given":"Jichang","non-dropping-particle":"","parse-names":false,"suffix":""},{"dropping-particle":"","family":"Xu","given":"Ke","non-dropping-particle":"","parse-names":false,"suffix":""}],"container-title":"Journal of Computer-Mediated Communication","id":"ITEM-1","issue":"1","issued":{"date-parts":[["2016"]]},"page":"1-16","title":"Who creates Trends in Online Social Media: The Crowd or Opinion Leaders?","type":"article-journal","volume":"21"},"uris":["http://www.mendeley.com/documents/?uuid=0c9b7610-f1e2-495e-a300-b13475aadad1"]}],"mendeley":{"formattedCitation":"(Zhang et al., 2016)","plainTextFormattedCitation":"(Zhang et al., 2016)","previouslyFormattedCitation":"(Zhang et al., 2016)"},"properties":{"noteIndex":0},"schema":"https://github.com/citation-style-language/schema/raw/master/csl-citation.json"}</w:instrText>
      </w:r>
      <w:r w:rsidR="00AC6A7A" w:rsidRPr="003A52CC">
        <w:rPr>
          <w:rFonts w:ascii="Times New Roman" w:hAnsi="Times New Roman" w:cs="Times New Roman"/>
          <w:color w:val="000000"/>
          <w:sz w:val="24"/>
          <w:szCs w:val="24"/>
        </w:rPr>
        <w:fldChar w:fldCharType="separate"/>
      </w:r>
      <w:r w:rsidR="00AC6A7A" w:rsidRPr="003A52CC">
        <w:rPr>
          <w:rFonts w:ascii="Times New Roman" w:hAnsi="Times New Roman" w:cs="Times New Roman"/>
          <w:noProof/>
          <w:color w:val="000000"/>
          <w:sz w:val="24"/>
          <w:szCs w:val="24"/>
        </w:rPr>
        <w:t>(Zhang et al., 2016)</w:t>
      </w:r>
      <w:r w:rsidR="00AC6A7A" w:rsidRPr="003A52CC">
        <w:rPr>
          <w:rFonts w:ascii="Times New Roman" w:hAnsi="Times New Roman" w:cs="Times New Roman"/>
          <w:color w:val="000000"/>
          <w:sz w:val="24"/>
          <w:szCs w:val="24"/>
        </w:rPr>
        <w:fldChar w:fldCharType="end"/>
      </w:r>
      <w:r w:rsidR="00034A9A" w:rsidRPr="003A52CC">
        <w:rPr>
          <w:rFonts w:ascii="Times New Roman" w:hAnsi="Times New Roman" w:cs="Times New Roman"/>
          <w:color w:val="000000"/>
          <w:sz w:val="24"/>
          <w:szCs w:val="24"/>
        </w:rPr>
        <w:t xml:space="preserve">, such as in Indonesia there are the word </w:t>
      </w:r>
      <w:r w:rsidR="00544BE1" w:rsidRPr="003A52CC">
        <w:rPr>
          <w:rFonts w:ascii="Times New Roman" w:hAnsi="Times New Roman" w:cs="Times New Roman"/>
          <w:color w:val="000000"/>
          <w:sz w:val="24"/>
          <w:szCs w:val="24"/>
        </w:rPr>
        <w:t xml:space="preserve">“gabut”, etc. </w:t>
      </w:r>
      <w:r w:rsidR="00E7629B" w:rsidRPr="003A52CC">
        <w:rPr>
          <w:rFonts w:ascii="Times New Roman" w:hAnsi="Times New Roman" w:cs="Times New Roman"/>
          <w:color w:val="000000"/>
          <w:sz w:val="24"/>
          <w:szCs w:val="24"/>
        </w:rPr>
        <w:t xml:space="preserve">it is possible that students may introduce slang words into their online classroom when they speaking either with their classmates or teacher. </w:t>
      </w:r>
      <w:r w:rsidR="00772436" w:rsidRPr="003A52CC">
        <w:rPr>
          <w:rFonts w:ascii="Times New Roman" w:hAnsi="Times New Roman" w:cs="Times New Roman"/>
          <w:color w:val="000000"/>
          <w:sz w:val="24"/>
          <w:szCs w:val="24"/>
        </w:rPr>
        <w:t xml:space="preserve">The description of what slang words, the context, and the function will be revealed on this study. </w:t>
      </w:r>
    </w:p>
    <w:p w14:paraId="63256922" w14:textId="77777777" w:rsidR="00CF0A51" w:rsidRPr="003A52CC" w:rsidRDefault="004B3F48" w:rsidP="00AB5E26">
      <w:pPr>
        <w:spacing w:after="0"/>
        <w:ind w:firstLine="567"/>
        <w:jc w:val="both"/>
        <w:rPr>
          <w:rFonts w:ascii="Times New Roman" w:hAnsi="Times New Roman" w:cs="Times New Roman"/>
          <w:color w:val="000000"/>
          <w:sz w:val="24"/>
          <w:szCs w:val="24"/>
        </w:rPr>
      </w:pPr>
      <w:r w:rsidRPr="003A52CC">
        <w:rPr>
          <w:rFonts w:ascii="Times New Roman" w:hAnsi="Times New Roman" w:cs="Times New Roman"/>
          <w:sz w:val="24"/>
          <w:szCs w:val="24"/>
        </w:rPr>
        <w:t xml:space="preserve">Several studies have done to investigate the use of slang words in different context, but small number researchers investigated the use of slang word in </w:t>
      </w:r>
      <w:r w:rsidR="00517334" w:rsidRPr="003A52CC">
        <w:rPr>
          <w:rFonts w:ascii="Times New Roman" w:hAnsi="Times New Roman" w:cs="Times New Roman"/>
          <w:sz w:val="24"/>
          <w:szCs w:val="24"/>
        </w:rPr>
        <w:t xml:space="preserve">education, especially in the context of online learning. </w:t>
      </w:r>
      <w:r w:rsidR="005972A8" w:rsidRPr="003A52CC">
        <w:rPr>
          <w:rFonts w:ascii="Times New Roman" w:hAnsi="Times New Roman" w:cs="Times New Roman"/>
          <w:sz w:val="24"/>
          <w:szCs w:val="24"/>
        </w:rPr>
        <w:t xml:space="preserve">Firstly, in the context of social media, </w:t>
      </w:r>
      <w:r w:rsidR="0051414A" w:rsidRPr="003A52CC">
        <w:rPr>
          <w:rFonts w:ascii="Times New Roman" w:hAnsi="Times New Roman" w:cs="Times New Roman"/>
          <w:sz w:val="24"/>
          <w:szCs w:val="24"/>
        </w:rPr>
        <w:fldChar w:fldCharType="begin" w:fldLock="1"/>
      </w:r>
      <w:r w:rsidR="00097A1E" w:rsidRPr="003A52CC">
        <w:rPr>
          <w:rFonts w:ascii="Times New Roman" w:hAnsi="Times New Roman" w:cs="Times New Roman"/>
          <w:sz w:val="24"/>
          <w:szCs w:val="24"/>
        </w:rPr>
        <w:instrText>ADDIN CSL_CITATION {"citationItems":[{"id":"ITEM-1","itemData":{"abstract":"Human needs a means of communication to fulfill their social needs. To support communication easier, electronic media is used, such as television, radio, telephone, and handphone. Electronic media provide information can be understood more easily and instanly. The development of era has been influence in communication and interaction way. In this case, language which be used also influenced. Nowadays, many of slang word used in communication. Slang is a language variety which are informal which used to communication more easily and instanly in social group. The objectives of research is to inform about slang word (in this case „alay language‟) which complicated with standard of Indonesia language. Therefore, the use of alay language is worried because it has many errors in Indonesia language. And, it can damage the standard of Indonesia language. The method used in this research is qualitative method, writer select descriptive techniques to analyze the data. Data obtained came from BlacBerry messenger, twitter, instragram, path, line and facebook. To colect data, writer used the method of observation. The writer found that in Alay „Alay‟ is one of slang language that used in talk between teenagers. It can be understood by certain group particularly group who use „alay‟ language. „Alay‟ language for communication has many errors in Bahasa Indonesia. Alay language in social media can be minimized in order to avoid misunderstanding in delivering message. Key","author":[{"dropping-particle":"","family":"Trimastuti","given":"Wahyu","non-dropping-particle":"","parse-names":false,"suffix":""}],"container-title":"Jurnal Dimensi Pendidikan dan Pembelajaran","id":"ITEM-1","issue":"2","issued":{"date-parts":[["2017"]]},"page":"64-68","title":"AN ANALYSIS OF SLANG WORDS USED IN SOCIAL MEDIA Wahyu","type":"article-journal","volume":"5"},"uris":["http://www.mendeley.com/documents/?uuid=321d147f-211d-4ad8-8ef4-8fd4b19c00c3"]}],"mendeley":{"formattedCitation":"(Trimastuti, 2017)","plainTextFormattedCitation":"(Trimastuti, 2017)","previouslyFormattedCitation":"(Trimastuti, 2017)"},"properties":{"noteIndex":0},"schema":"https://github.com/citation-style-language/schema/raw/master/csl-citation.json"}</w:instrText>
      </w:r>
      <w:r w:rsidR="0051414A" w:rsidRPr="003A52CC">
        <w:rPr>
          <w:rFonts w:ascii="Times New Roman" w:hAnsi="Times New Roman" w:cs="Times New Roman"/>
          <w:sz w:val="24"/>
          <w:szCs w:val="24"/>
        </w:rPr>
        <w:fldChar w:fldCharType="separate"/>
      </w:r>
      <w:r w:rsidR="0051414A" w:rsidRPr="003A52CC">
        <w:rPr>
          <w:rFonts w:ascii="Times New Roman" w:hAnsi="Times New Roman" w:cs="Times New Roman"/>
          <w:noProof/>
          <w:sz w:val="24"/>
          <w:szCs w:val="24"/>
        </w:rPr>
        <w:t>(Trimastuti, 2017)</w:t>
      </w:r>
      <w:r w:rsidR="0051414A" w:rsidRPr="003A52CC">
        <w:rPr>
          <w:rFonts w:ascii="Times New Roman" w:hAnsi="Times New Roman" w:cs="Times New Roman"/>
          <w:sz w:val="24"/>
          <w:szCs w:val="24"/>
        </w:rPr>
        <w:fldChar w:fldCharType="end"/>
      </w:r>
      <w:r w:rsidR="0051414A" w:rsidRPr="003A52CC">
        <w:rPr>
          <w:rFonts w:ascii="Times New Roman" w:hAnsi="Times New Roman" w:cs="Times New Roman"/>
          <w:sz w:val="24"/>
          <w:szCs w:val="24"/>
        </w:rPr>
        <w:t xml:space="preserve"> </w:t>
      </w:r>
      <w:r w:rsidR="00FD36B3" w:rsidRPr="003A52CC">
        <w:rPr>
          <w:rFonts w:ascii="Times New Roman" w:hAnsi="Times New Roman" w:cs="Times New Roman"/>
          <w:sz w:val="24"/>
          <w:szCs w:val="24"/>
        </w:rPr>
        <w:t>analysed</w:t>
      </w:r>
      <w:r w:rsidR="0051414A" w:rsidRPr="003A52CC">
        <w:rPr>
          <w:rFonts w:ascii="Times New Roman" w:hAnsi="Times New Roman" w:cs="Times New Roman"/>
          <w:sz w:val="24"/>
          <w:szCs w:val="24"/>
        </w:rPr>
        <w:t xml:space="preserve"> the </w:t>
      </w:r>
      <w:r w:rsidR="00975C4C" w:rsidRPr="003A52CC">
        <w:rPr>
          <w:rFonts w:ascii="Times New Roman" w:hAnsi="Times New Roman" w:cs="Times New Roman"/>
          <w:sz w:val="24"/>
          <w:szCs w:val="24"/>
        </w:rPr>
        <w:t>use of slang</w:t>
      </w:r>
      <w:r w:rsidR="00FD36B3" w:rsidRPr="003A52CC">
        <w:rPr>
          <w:rFonts w:ascii="Times New Roman" w:hAnsi="Times New Roman" w:cs="Times New Roman"/>
          <w:sz w:val="24"/>
          <w:szCs w:val="24"/>
        </w:rPr>
        <w:t xml:space="preserve"> Indonesian slang words</w:t>
      </w:r>
      <w:r w:rsidR="00975C4C" w:rsidRPr="003A52CC">
        <w:rPr>
          <w:rFonts w:ascii="Times New Roman" w:hAnsi="Times New Roman" w:cs="Times New Roman"/>
          <w:sz w:val="24"/>
          <w:szCs w:val="24"/>
        </w:rPr>
        <w:t xml:space="preserve"> in social media</w:t>
      </w:r>
      <w:r w:rsidR="00DB59E2" w:rsidRPr="003A52CC">
        <w:rPr>
          <w:rFonts w:ascii="Times New Roman" w:hAnsi="Times New Roman" w:cs="Times New Roman"/>
          <w:sz w:val="24"/>
          <w:szCs w:val="24"/>
        </w:rPr>
        <w:t>, those are</w:t>
      </w:r>
      <w:r w:rsidR="00975C4C" w:rsidRPr="003A52CC">
        <w:rPr>
          <w:rFonts w:ascii="Times New Roman" w:hAnsi="Times New Roman" w:cs="Times New Roman"/>
          <w:sz w:val="24"/>
          <w:szCs w:val="24"/>
        </w:rPr>
        <w:t xml:space="preserve"> </w:t>
      </w:r>
      <w:r w:rsidR="00DB59E2" w:rsidRPr="003A52CC">
        <w:rPr>
          <w:rFonts w:ascii="Times New Roman" w:hAnsi="Times New Roman" w:cs="Times New Roman"/>
          <w:color w:val="000000"/>
          <w:sz w:val="24"/>
          <w:szCs w:val="24"/>
        </w:rPr>
        <w:t>BlacBerry messenger, twitter, instragram, path, line and facebook.</w:t>
      </w:r>
      <w:r w:rsidR="009C5739" w:rsidRPr="003A52CC">
        <w:rPr>
          <w:rFonts w:ascii="Times New Roman" w:hAnsi="Times New Roman" w:cs="Times New Roman"/>
          <w:color w:val="000000"/>
          <w:sz w:val="24"/>
          <w:szCs w:val="24"/>
        </w:rPr>
        <w:t xml:space="preserve"> </w:t>
      </w:r>
      <w:r w:rsidR="00EA7AD0" w:rsidRPr="003A52CC">
        <w:rPr>
          <w:rFonts w:ascii="Times New Roman" w:hAnsi="Times New Roman" w:cs="Times New Roman"/>
          <w:color w:val="000000"/>
          <w:sz w:val="24"/>
          <w:szCs w:val="24"/>
        </w:rPr>
        <w:t xml:space="preserve">In order to </w:t>
      </w:r>
      <w:r w:rsidR="009C5739" w:rsidRPr="003A52CC">
        <w:rPr>
          <w:rFonts w:ascii="Times New Roman" w:hAnsi="Times New Roman" w:cs="Times New Roman"/>
          <w:color w:val="000000"/>
          <w:sz w:val="24"/>
          <w:szCs w:val="24"/>
        </w:rPr>
        <w:t>col</w:t>
      </w:r>
      <w:r w:rsidR="00EA7AD0" w:rsidRPr="003A52CC">
        <w:rPr>
          <w:rFonts w:ascii="Times New Roman" w:hAnsi="Times New Roman" w:cs="Times New Roman"/>
          <w:color w:val="000000"/>
          <w:sz w:val="24"/>
          <w:szCs w:val="24"/>
        </w:rPr>
        <w:t>l</w:t>
      </w:r>
      <w:r w:rsidR="009C5739" w:rsidRPr="003A52CC">
        <w:rPr>
          <w:rFonts w:ascii="Times New Roman" w:hAnsi="Times New Roman" w:cs="Times New Roman"/>
          <w:color w:val="000000"/>
          <w:sz w:val="24"/>
          <w:szCs w:val="24"/>
        </w:rPr>
        <w:t xml:space="preserve">ect </w:t>
      </w:r>
      <w:r w:rsidR="00EA7AD0" w:rsidRPr="003A52CC">
        <w:rPr>
          <w:rFonts w:ascii="Times New Roman" w:hAnsi="Times New Roman" w:cs="Times New Roman"/>
          <w:color w:val="000000"/>
          <w:sz w:val="24"/>
          <w:szCs w:val="24"/>
        </w:rPr>
        <w:t xml:space="preserve">the </w:t>
      </w:r>
      <w:r w:rsidR="009C5739" w:rsidRPr="003A52CC">
        <w:rPr>
          <w:rFonts w:ascii="Times New Roman" w:hAnsi="Times New Roman" w:cs="Times New Roman"/>
          <w:color w:val="000000"/>
          <w:sz w:val="24"/>
          <w:szCs w:val="24"/>
        </w:rPr>
        <w:t>data, writer used the method of observation</w:t>
      </w:r>
      <w:r w:rsidR="00B349B5" w:rsidRPr="003A52CC">
        <w:rPr>
          <w:rFonts w:ascii="Times New Roman" w:hAnsi="Times New Roman" w:cs="Times New Roman"/>
          <w:color w:val="000000"/>
          <w:sz w:val="24"/>
          <w:szCs w:val="24"/>
        </w:rPr>
        <w:t xml:space="preserve">. It is found that the slang words used mostly were Alay language, </w:t>
      </w:r>
      <w:r w:rsidR="005A2FC7" w:rsidRPr="003A52CC">
        <w:rPr>
          <w:rFonts w:ascii="Times New Roman" w:hAnsi="Times New Roman" w:cs="Times New Roman"/>
          <w:color w:val="000000"/>
          <w:sz w:val="24"/>
          <w:szCs w:val="24"/>
        </w:rPr>
        <w:t xml:space="preserve">Indonesian slang language that was formed by </w:t>
      </w:r>
      <w:r w:rsidR="004F1FB8" w:rsidRPr="003A52CC">
        <w:rPr>
          <w:rFonts w:ascii="Times New Roman" w:hAnsi="Times New Roman" w:cs="Times New Roman"/>
          <w:color w:val="000000"/>
          <w:sz w:val="24"/>
          <w:szCs w:val="24"/>
        </w:rPr>
        <w:t>nonstandard</w:t>
      </w:r>
      <w:r w:rsidR="00B96BEB" w:rsidRPr="003A52CC">
        <w:rPr>
          <w:rFonts w:ascii="Times New Roman" w:hAnsi="Times New Roman" w:cs="Times New Roman"/>
          <w:color w:val="000000"/>
          <w:sz w:val="24"/>
          <w:szCs w:val="24"/>
        </w:rPr>
        <w:t xml:space="preserve"> </w:t>
      </w:r>
      <w:r w:rsidR="00165982" w:rsidRPr="003A52CC">
        <w:rPr>
          <w:rFonts w:ascii="Times New Roman" w:hAnsi="Times New Roman" w:cs="Times New Roman"/>
          <w:color w:val="000000"/>
          <w:sz w:val="24"/>
          <w:szCs w:val="24"/>
        </w:rPr>
        <w:t xml:space="preserve">alphabetical </w:t>
      </w:r>
      <w:r w:rsidR="004F1FB8" w:rsidRPr="003A52CC">
        <w:rPr>
          <w:rFonts w:ascii="Times New Roman" w:hAnsi="Times New Roman" w:cs="Times New Roman"/>
          <w:color w:val="000000"/>
          <w:sz w:val="24"/>
          <w:szCs w:val="24"/>
        </w:rPr>
        <w:t xml:space="preserve">writing that consisted the combination between </w:t>
      </w:r>
      <w:r w:rsidR="006956C6" w:rsidRPr="003A52CC">
        <w:rPr>
          <w:rFonts w:ascii="Times New Roman" w:hAnsi="Times New Roman" w:cs="Times New Roman"/>
          <w:color w:val="000000"/>
          <w:sz w:val="24"/>
          <w:szCs w:val="24"/>
        </w:rPr>
        <w:t xml:space="preserve">letter and </w:t>
      </w:r>
      <w:r w:rsidR="00026282" w:rsidRPr="003A52CC">
        <w:rPr>
          <w:rFonts w:ascii="Times New Roman" w:hAnsi="Times New Roman" w:cs="Times New Roman"/>
          <w:color w:val="000000"/>
          <w:sz w:val="24"/>
          <w:szCs w:val="24"/>
        </w:rPr>
        <w:t xml:space="preserve">number. </w:t>
      </w:r>
    </w:p>
    <w:p w14:paraId="1591EBBF" w14:textId="77777777" w:rsidR="008934BE" w:rsidRPr="003A52CC" w:rsidRDefault="00CE5AD1" w:rsidP="00AB5E26">
      <w:pPr>
        <w:spacing w:after="0"/>
        <w:ind w:firstLine="567"/>
        <w:jc w:val="both"/>
        <w:rPr>
          <w:rStyle w:val="fontstyle01"/>
          <w:rFonts w:ascii="Times New Roman" w:hAnsi="Times New Roman" w:cs="Times New Roman"/>
          <w:color w:val="auto"/>
        </w:rPr>
      </w:pPr>
      <w:r w:rsidRPr="003A52CC">
        <w:rPr>
          <w:rFonts w:ascii="Times New Roman" w:hAnsi="Times New Roman" w:cs="Times New Roman"/>
          <w:color w:val="000000"/>
          <w:sz w:val="24"/>
          <w:szCs w:val="24"/>
        </w:rPr>
        <w:t xml:space="preserve">With the similar context as Trismatuti (2017) but with different types of social media, </w:t>
      </w:r>
      <w:r w:rsidR="00FC2DCE" w:rsidRPr="003A52CC">
        <w:rPr>
          <w:rFonts w:ascii="Times New Roman" w:hAnsi="Times New Roman" w:cs="Times New Roman"/>
          <w:sz w:val="24"/>
          <w:szCs w:val="24"/>
        </w:rPr>
        <w:fldChar w:fldCharType="begin" w:fldLock="1"/>
      </w:r>
      <w:r w:rsidR="00FC2DCE" w:rsidRPr="003A52CC">
        <w:rPr>
          <w:rFonts w:ascii="Times New Roman" w:hAnsi="Times New Roman" w:cs="Times New Roman"/>
          <w:sz w:val="24"/>
          <w:szCs w:val="24"/>
        </w:rPr>
        <w:instrText>ADDIN CSL_CITATION {"citationItems":[{"id":"ITEM-1","itemData":{"abstract":"Slang is a language used by a specific group of people and usually used in an informal situation. Plesbol is an Instagram account that contained the various term of football and usually used slang words in its captions. This study aims to find out the types and the meaning of slang words used by Plesbol. This research used Elissa Mattiello’s theories (2008) about types of slang words. This study is descriptive qualitative research. The data were taken from captions of photos that have been uploaded by Plesbol from August until December 2018. The result showed that from 498 data that have been collected, there were nine types of slang that have been found from fifteen types of Elissa Mattiello’s slangs. They are acronym (16.15%), blending (27.43%), clipping (3.89%), compounding (27.71%), prefixation (0.13%), reduplicative (7.52%), reversed form (0.27%), variation (10.16%), and word manufacture and fanciful formation (6.68%). Compounding is the dominant slang with 27.71%. This finding of the study means more than fifty percent of Mattiello’s Slang words found in Plesbol.","author":[{"dropping-particle":"","family":"Saputra","given":"Leo","non-dropping-particle":"","parse-names":false,"suffix":""},{"dropping-particle":"","family":"Marlina","given":"Leni","non-dropping-particle":"","parse-names":false,"suffix":""}],"container-title":"E-journal of English Language and Literature","id":"ITEM-1","issue":"3","issued":{"date-parts":[["2019"]]},"page":"329-339","title":"an Analysis of Slang Words Used By Instagram Account Plesbol","type":"article-journal","volume":"8"},"uris":["http://www.mendeley.com/documents/?uuid=ead57baa-c8ce-4285-8223-da625d8b336a"]}],"mendeley":{"formattedCitation":"(Saputra &amp; Marlina, 2019)","plainTextFormattedCitation":"(Saputra &amp; Marlina, 2019)","previouslyFormattedCitation":"(Saputra &amp; Marlina, 2019)"},"properties":{"noteIndex":0},"schema":"https://github.com/citation-style-language/schema/raw/master/csl-citation.json"}</w:instrText>
      </w:r>
      <w:r w:rsidR="00FC2DCE" w:rsidRPr="003A52CC">
        <w:rPr>
          <w:rFonts w:ascii="Times New Roman" w:hAnsi="Times New Roman" w:cs="Times New Roman"/>
          <w:sz w:val="24"/>
          <w:szCs w:val="24"/>
        </w:rPr>
        <w:fldChar w:fldCharType="separate"/>
      </w:r>
      <w:r w:rsidR="00FC2DCE" w:rsidRPr="003A52CC">
        <w:rPr>
          <w:rFonts w:ascii="Times New Roman" w:hAnsi="Times New Roman" w:cs="Times New Roman"/>
          <w:noProof/>
          <w:sz w:val="24"/>
          <w:szCs w:val="24"/>
        </w:rPr>
        <w:t>(Saputra &amp; Marlina, 2019)</w:t>
      </w:r>
      <w:r w:rsidR="00FC2DCE" w:rsidRPr="003A52CC">
        <w:rPr>
          <w:rFonts w:ascii="Times New Roman" w:hAnsi="Times New Roman" w:cs="Times New Roman"/>
          <w:sz w:val="24"/>
          <w:szCs w:val="24"/>
        </w:rPr>
        <w:fldChar w:fldCharType="end"/>
      </w:r>
      <w:r w:rsidR="00FC2DCE" w:rsidRPr="003A52CC">
        <w:rPr>
          <w:rFonts w:ascii="Times New Roman" w:hAnsi="Times New Roman" w:cs="Times New Roman"/>
          <w:sz w:val="24"/>
          <w:szCs w:val="24"/>
        </w:rPr>
        <w:t xml:space="preserve"> </w:t>
      </w:r>
      <w:r w:rsidR="006D0E7B" w:rsidRPr="003A52CC">
        <w:rPr>
          <w:rFonts w:ascii="Times New Roman" w:hAnsi="Times New Roman" w:cs="Times New Roman"/>
          <w:sz w:val="24"/>
          <w:szCs w:val="24"/>
        </w:rPr>
        <w:t xml:space="preserve">Investigated the use of slang word in social media, namely Instagram. </w:t>
      </w:r>
      <w:r w:rsidR="001B1E48" w:rsidRPr="003A52CC">
        <w:rPr>
          <w:rFonts w:ascii="Times New Roman" w:hAnsi="Times New Roman" w:cs="Times New Roman"/>
          <w:sz w:val="24"/>
          <w:szCs w:val="24"/>
        </w:rPr>
        <w:t xml:space="preserve">They </w:t>
      </w:r>
      <w:r w:rsidR="005548C0" w:rsidRPr="003A52CC">
        <w:rPr>
          <w:rFonts w:ascii="Times New Roman" w:hAnsi="Times New Roman" w:cs="Times New Roman"/>
          <w:sz w:val="24"/>
          <w:szCs w:val="24"/>
        </w:rPr>
        <w:t>analysed</w:t>
      </w:r>
      <w:r w:rsidR="001B1E48" w:rsidRPr="003A52CC">
        <w:rPr>
          <w:rFonts w:ascii="Times New Roman" w:hAnsi="Times New Roman" w:cs="Times New Roman"/>
          <w:sz w:val="24"/>
          <w:szCs w:val="24"/>
        </w:rPr>
        <w:t xml:space="preserve"> the types and the meaning of slang words used by Plesbol, Instagram account </w:t>
      </w:r>
      <w:r w:rsidR="0025087A" w:rsidRPr="003A52CC">
        <w:rPr>
          <w:rFonts w:ascii="Times New Roman" w:hAnsi="Times New Roman" w:cs="Times New Roman"/>
          <w:sz w:val="24"/>
          <w:szCs w:val="24"/>
        </w:rPr>
        <w:t>for football lovers</w:t>
      </w:r>
      <w:r w:rsidR="003721C7" w:rsidRPr="003A52CC">
        <w:rPr>
          <w:rFonts w:ascii="Times New Roman" w:hAnsi="Times New Roman" w:cs="Times New Roman"/>
          <w:sz w:val="24"/>
          <w:szCs w:val="24"/>
        </w:rPr>
        <w:t xml:space="preserve"> using </w:t>
      </w:r>
      <w:r w:rsidR="003721C7" w:rsidRPr="003A52CC">
        <w:rPr>
          <w:rStyle w:val="fontstyle01"/>
          <w:rFonts w:ascii="Times New Roman" w:hAnsi="Times New Roman" w:cs="Times New Roman"/>
        </w:rPr>
        <w:t>Elissa Mattiello’s theories (2008).</w:t>
      </w:r>
      <w:r w:rsidR="009B0CB9" w:rsidRPr="003A52CC">
        <w:rPr>
          <w:rStyle w:val="fontstyle01"/>
          <w:rFonts w:ascii="Times New Roman" w:hAnsi="Times New Roman" w:cs="Times New Roman"/>
        </w:rPr>
        <w:t xml:space="preserve"> </w:t>
      </w:r>
      <w:r w:rsidR="005548C0" w:rsidRPr="003A52CC">
        <w:rPr>
          <w:rStyle w:val="fontstyle01"/>
          <w:rFonts w:ascii="Times New Roman" w:hAnsi="Times New Roman" w:cs="Times New Roman"/>
        </w:rPr>
        <w:t>It is found out that there are more than</w:t>
      </w:r>
      <w:r w:rsidR="005548C0" w:rsidRPr="003A52CC">
        <w:rPr>
          <w:rFonts w:ascii="Times New Roman" w:hAnsi="Times New Roman" w:cs="Times New Roman"/>
          <w:color w:val="000000"/>
          <w:sz w:val="24"/>
          <w:szCs w:val="24"/>
        </w:rPr>
        <w:t xml:space="preserve"> </w:t>
      </w:r>
      <w:r w:rsidR="005548C0" w:rsidRPr="003A52CC">
        <w:rPr>
          <w:rStyle w:val="fontstyle01"/>
          <w:rFonts w:ascii="Times New Roman" w:hAnsi="Times New Roman" w:cs="Times New Roman"/>
        </w:rPr>
        <w:t>fifty percent of Mattiello’s Slang words found in Plesbol, those are</w:t>
      </w:r>
      <w:r w:rsidRPr="003A52CC">
        <w:rPr>
          <w:rFonts w:ascii="Times New Roman" w:hAnsi="Times New Roman" w:cs="Times New Roman"/>
          <w:color w:val="000000"/>
          <w:sz w:val="24"/>
          <w:szCs w:val="24"/>
        </w:rPr>
        <w:t xml:space="preserve"> </w:t>
      </w:r>
      <w:r w:rsidR="00B030B1" w:rsidRPr="003A52CC">
        <w:rPr>
          <w:rStyle w:val="fontstyle01"/>
          <w:rFonts w:ascii="Times New Roman" w:hAnsi="Times New Roman" w:cs="Times New Roman"/>
        </w:rPr>
        <w:t>acronym (16.15%), blending (27.43%), clipping (3.89%), compounding (27.71%),</w:t>
      </w:r>
      <w:r w:rsidRPr="003A52CC">
        <w:rPr>
          <w:rFonts w:ascii="Times New Roman" w:hAnsi="Times New Roman" w:cs="Times New Roman"/>
          <w:color w:val="000000"/>
          <w:sz w:val="24"/>
          <w:szCs w:val="24"/>
        </w:rPr>
        <w:t xml:space="preserve"> </w:t>
      </w:r>
      <w:r w:rsidR="00B030B1" w:rsidRPr="003A52CC">
        <w:rPr>
          <w:rStyle w:val="fontstyle01"/>
          <w:rFonts w:ascii="Times New Roman" w:hAnsi="Times New Roman" w:cs="Times New Roman"/>
        </w:rPr>
        <w:t>prefixation (0.13%), reduplicative (7.52%), reversed form (0.27%), variation</w:t>
      </w:r>
      <w:r w:rsidRPr="003A52CC">
        <w:rPr>
          <w:rFonts w:ascii="Times New Roman" w:hAnsi="Times New Roman" w:cs="Times New Roman"/>
          <w:color w:val="000000"/>
          <w:sz w:val="24"/>
          <w:szCs w:val="24"/>
        </w:rPr>
        <w:t xml:space="preserve"> </w:t>
      </w:r>
      <w:r w:rsidR="00B030B1" w:rsidRPr="003A52CC">
        <w:rPr>
          <w:rStyle w:val="fontstyle01"/>
          <w:rFonts w:ascii="Times New Roman" w:hAnsi="Times New Roman" w:cs="Times New Roman"/>
        </w:rPr>
        <w:t>(10.16%), and word manufacture and fanciful formation (6.68%).</w:t>
      </w:r>
      <w:r w:rsidRPr="003A52CC">
        <w:rPr>
          <w:rStyle w:val="fontstyle01"/>
          <w:rFonts w:ascii="Times New Roman" w:hAnsi="Times New Roman" w:cs="Times New Roman"/>
        </w:rPr>
        <w:t xml:space="preserve"> </w:t>
      </w:r>
      <w:r w:rsidR="00B030B1" w:rsidRPr="003A52CC">
        <w:rPr>
          <w:rStyle w:val="fontstyle01"/>
          <w:rFonts w:ascii="Times New Roman" w:hAnsi="Times New Roman" w:cs="Times New Roman"/>
        </w:rPr>
        <w:t>Compounding</w:t>
      </w:r>
      <w:r w:rsidRPr="003A52CC">
        <w:rPr>
          <w:rFonts w:ascii="Times New Roman" w:hAnsi="Times New Roman" w:cs="Times New Roman"/>
          <w:color w:val="000000"/>
          <w:sz w:val="24"/>
          <w:szCs w:val="24"/>
        </w:rPr>
        <w:t xml:space="preserve"> </w:t>
      </w:r>
      <w:r w:rsidR="00B030B1" w:rsidRPr="003A52CC">
        <w:rPr>
          <w:rStyle w:val="fontstyle01"/>
          <w:rFonts w:ascii="Times New Roman" w:hAnsi="Times New Roman" w:cs="Times New Roman"/>
        </w:rPr>
        <w:t>is the dominant slang with 27.71%. This finding of the study means more than</w:t>
      </w:r>
      <w:r w:rsidRPr="003A52CC">
        <w:rPr>
          <w:rFonts w:ascii="Times New Roman" w:hAnsi="Times New Roman" w:cs="Times New Roman"/>
          <w:color w:val="000000"/>
          <w:sz w:val="24"/>
          <w:szCs w:val="24"/>
        </w:rPr>
        <w:t xml:space="preserve"> </w:t>
      </w:r>
      <w:r w:rsidR="00B030B1" w:rsidRPr="003A52CC">
        <w:rPr>
          <w:rStyle w:val="fontstyle01"/>
          <w:rFonts w:ascii="Times New Roman" w:hAnsi="Times New Roman" w:cs="Times New Roman"/>
        </w:rPr>
        <w:t>fifty percent of Mattiello’s Slang words found in Plesbol.</w:t>
      </w:r>
    </w:p>
    <w:p w14:paraId="6E4F87E6" w14:textId="3081445B" w:rsidR="004D5AA0" w:rsidRPr="003A52CC" w:rsidRDefault="00F165FC" w:rsidP="00AB5E26">
      <w:pPr>
        <w:spacing w:after="0"/>
        <w:ind w:firstLine="567"/>
        <w:jc w:val="both"/>
        <w:rPr>
          <w:rStyle w:val="fontstyle01"/>
          <w:rFonts w:ascii="Times New Roman" w:hAnsi="Times New Roman" w:cs="Times New Roman"/>
          <w:color w:val="auto"/>
        </w:rPr>
      </w:pPr>
      <w:r w:rsidRPr="003A52CC">
        <w:rPr>
          <w:rStyle w:val="fontstyle01"/>
          <w:rFonts w:ascii="Times New Roman" w:hAnsi="Times New Roman" w:cs="Times New Roman"/>
        </w:rPr>
        <w:t xml:space="preserve">Additionally, related to social context, </w:t>
      </w:r>
      <w:r w:rsidR="00527AE0" w:rsidRPr="003A52CC">
        <w:rPr>
          <w:rStyle w:val="fontstyle01"/>
          <w:rFonts w:ascii="Times New Roman" w:hAnsi="Times New Roman" w:cs="Times New Roman"/>
        </w:rPr>
        <w:fldChar w:fldCharType="begin" w:fldLock="1"/>
      </w:r>
      <w:r w:rsidR="00141BC7" w:rsidRPr="003A52CC">
        <w:rPr>
          <w:rStyle w:val="fontstyle01"/>
          <w:rFonts w:ascii="Times New Roman" w:hAnsi="Times New Roman" w:cs="Times New Roman"/>
        </w:rPr>
        <w:instrText>ADDIN CSL_CITATION {"citationItems":[{"id":"ITEM-1","itemData":{"ISBN":"8180456609","ISSN":"2277-3061","abstract":"Information System integration is one of the most important challenges in post merger activities. The role of Information System in supporting business processes, products, customer relationships and the daily work of employees in the target company is central. For this reason, the IS rdesign in post-merger activities is both a threat and an opportunity: a threat, because to fail the IS integration could mean the failure of the merger; an opportunity, because to redesign the IS could help to better align it with the new strategic goals of the post-merger company and to gain better performance. However, merged companies generally aims especially at operational goals regarding IS integration, such as cost savings and risk reduction. They overlook the opportunity to align the target IS with M&amp;A strategic aims. In this paper, the author studies the opportunity deriving from a M&amp;A operation, to align IS with corporate strategies; theoretical considerations are supported by empirical evidence in a business case, regarding the most important Italian M&amp;A in the banking sector. The paper suggests a set of business practices and assessment instruments to support management choices in post-merger IS integration and alignment.","author":[{"dropping-particle":"","family":"Namvar","given":"Firooz","non-dropping-particle":"","parse-names":false,"suffix":""}],"container-title":"Journal of Advances in Chemistry","id":"ITEM-1","issue":"1","issued":{"date-parts":[["2014"]]},"page":"2146-2161","title":"Council for Innovative Research","type":"article-journal","volume":"10"},"uris":["http://www.mendeley.com/documents/?uuid=0e6fb90f-1d66-4219-b844-4dc11169a86e"]}],"mendeley":{"formattedCitation":"(Namvar, 2014)","plainTextFormattedCitation":"(Namvar, 2014)","previouslyFormattedCitation":"(Namvar, 2014)"},"properties":{"noteIndex":0},"schema":"https://github.com/citation-style-language/schema/raw/master/csl-citation.json"}</w:instrText>
      </w:r>
      <w:r w:rsidR="00527AE0" w:rsidRPr="003A52CC">
        <w:rPr>
          <w:rStyle w:val="fontstyle01"/>
          <w:rFonts w:ascii="Times New Roman" w:hAnsi="Times New Roman" w:cs="Times New Roman"/>
        </w:rPr>
        <w:fldChar w:fldCharType="separate"/>
      </w:r>
      <w:r w:rsidR="00527AE0" w:rsidRPr="003A52CC">
        <w:rPr>
          <w:rStyle w:val="fontstyle01"/>
          <w:rFonts w:ascii="Times New Roman" w:hAnsi="Times New Roman" w:cs="Times New Roman"/>
          <w:noProof/>
        </w:rPr>
        <w:t>(Namvar, 2014)</w:t>
      </w:r>
      <w:r w:rsidR="00527AE0" w:rsidRPr="003A52CC">
        <w:rPr>
          <w:rStyle w:val="fontstyle01"/>
          <w:rFonts w:ascii="Times New Roman" w:hAnsi="Times New Roman" w:cs="Times New Roman"/>
        </w:rPr>
        <w:fldChar w:fldCharType="end"/>
      </w:r>
      <w:r w:rsidR="00AD053C" w:rsidRPr="003A52CC">
        <w:rPr>
          <w:rStyle w:val="fontstyle01"/>
          <w:rFonts w:ascii="Times New Roman" w:hAnsi="Times New Roman" w:cs="Times New Roman"/>
        </w:rPr>
        <w:t xml:space="preserve"> </w:t>
      </w:r>
      <w:r w:rsidR="004A1E33" w:rsidRPr="003A52CC">
        <w:rPr>
          <w:rStyle w:val="fontstyle01"/>
          <w:rFonts w:ascii="Times New Roman" w:hAnsi="Times New Roman" w:cs="Times New Roman"/>
        </w:rPr>
        <w:t>examined</w:t>
      </w:r>
      <w:r w:rsidR="0026547C" w:rsidRPr="003A52CC">
        <w:rPr>
          <w:rStyle w:val="fontstyle01"/>
          <w:rFonts w:ascii="Times New Roman" w:hAnsi="Times New Roman" w:cs="Times New Roman"/>
        </w:rPr>
        <w:t xml:space="preserve"> the use of slang words </w:t>
      </w:r>
      <w:r w:rsidR="00470585" w:rsidRPr="003A52CC">
        <w:rPr>
          <w:rStyle w:val="fontstyle01"/>
          <w:rFonts w:ascii="Times New Roman" w:hAnsi="Times New Roman" w:cs="Times New Roman"/>
        </w:rPr>
        <w:t xml:space="preserve">in educational context, that is in </w:t>
      </w:r>
      <w:r w:rsidR="00612F90" w:rsidRPr="003A52CC">
        <w:rPr>
          <w:rStyle w:val="fontstyle01"/>
          <w:rFonts w:ascii="Times New Roman" w:hAnsi="Times New Roman" w:cs="Times New Roman"/>
        </w:rPr>
        <w:t>Malaysian University</w:t>
      </w:r>
      <w:r w:rsidR="00470585" w:rsidRPr="003A52CC">
        <w:rPr>
          <w:rStyle w:val="fontstyle01"/>
          <w:rFonts w:ascii="Times New Roman" w:hAnsi="Times New Roman" w:cs="Times New Roman"/>
        </w:rPr>
        <w:t xml:space="preserve">. </w:t>
      </w:r>
      <w:r w:rsidR="004A1E33" w:rsidRPr="003A52CC">
        <w:rPr>
          <w:rStyle w:val="fontstyle01"/>
          <w:rFonts w:ascii="Times New Roman" w:hAnsi="Times New Roman" w:cs="Times New Roman"/>
        </w:rPr>
        <w:t xml:space="preserve">The main aim of the research is to </w:t>
      </w:r>
      <w:r w:rsidR="008D15F0" w:rsidRPr="003A52CC">
        <w:rPr>
          <w:rStyle w:val="fontstyle01"/>
          <w:rFonts w:ascii="Times New Roman" w:hAnsi="Times New Roman" w:cs="Times New Roman"/>
        </w:rPr>
        <w:t xml:space="preserve">investigate </w:t>
      </w:r>
      <w:r w:rsidR="00433FAA" w:rsidRPr="003A52CC">
        <w:rPr>
          <w:rStyle w:val="fontstyle01"/>
          <w:rFonts w:ascii="Times New Roman" w:hAnsi="Times New Roman" w:cs="Times New Roman"/>
        </w:rPr>
        <w:t xml:space="preserve">how familiar Malaysian college students with slang, and what kinds of slang that were mostly used by students to communicate in class. </w:t>
      </w:r>
      <w:r w:rsidR="004B1025" w:rsidRPr="003A52CC">
        <w:rPr>
          <w:rStyle w:val="fontstyle01"/>
          <w:rFonts w:ascii="Times New Roman" w:hAnsi="Times New Roman" w:cs="Times New Roman"/>
        </w:rPr>
        <w:t xml:space="preserve">The subject of the research was </w:t>
      </w:r>
      <w:r w:rsidR="00EF3FD5" w:rsidRPr="003A52CC">
        <w:rPr>
          <w:rStyle w:val="fontstyle01"/>
          <w:rFonts w:ascii="Times New Roman" w:hAnsi="Times New Roman" w:cs="Times New Roman"/>
        </w:rPr>
        <w:t xml:space="preserve">60 </w:t>
      </w:r>
      <w:r w:rsidR="009B77A2" w:rsidRPr="003A52CC">
        <w:rPr>
          <w:rFonts w:ascii="Times New Roman" w:hAnsi="Times New Roman" w:cs="Times New Roman"/>
          <w:color w:val="000000"/>
          <w:sz w:val="24"/>
          <w:szCs w:val="24"/>
        </w:rPr>
        <w:t xml:space="preserve">students </w:t>
      </w:r>
      <w:r w:rsidR="00FD7980" w:rsidRPr="003A52CC">
        <w:rPr>
          <w:rFonts w:ascii="Times New Roman" w:hAnsi="Times New Roman" w:cs="Times New Roman"/>
          <w:color w:val="000000"/>
          <w:sz w:val="24"/>
          <w:szCs w:val="24"/>
        </w:rPr>
        <w:t>majoring in ELT at</w:t>
      </w:r>
      <w:r w:rsidR="00EF3FD5" w:rsidRPr="003A52CC">
        <w:rPr>
          <w:rFonts w:ascii="Times New Roman" w:hAnsi="Times New Roman" w:cs="Times New Roman"/>
          <w:color w:val="000000"/>
          <w:sz w:val="24"/>
          <w:szCs w:val="24"/>
        </w:rPr>
        <w:t xml:space="preserve"> UPM</w:t>
      </w:r>
      <w:r w:rsidR="009B77A2" w:rsidRPr="003A52CC">
        <w:rPr>
          <w:rFonts w:ascii="Times New Roman" w:hAnsi="Times New Roman" w:cs="Times New Roman"/>
          <w:color w:val="000000"/>
          <w:sz w:val="24"/>
          <w:szCs w:val="24"/>
        </w:rPr>
        <w:t xml:space="preserve">. </w:t>
      </w:r>
      <w:r w:rsidR="008A7173" w:rsidRPr="003A52CC">
        <w:rPr>
          <w:rFonts w:ascii="Times New Roman" w:hAnsi="Times New Roman" w:cs="Times New Roman"/>
          <w:color w:val="000000"/>
          <w:sz w:val="24"/>
          <w:szCs w:val="24"/>
        </w:rPr>
        <w:t>It is found that</w:t>
      </w:r>
      <w:r w:rsidR="00DB0E2B" w:rsidRPr="003A52CC">
        <w:rPr>
          <w:rFonts w:ascii="Times New Roman" w:hAnsi="Times New Roman" w:cs="Times New Roman"/>
          <w:color w:val="000000"/>
          <w:sz w:val="24"/>
          <w:szCs w:val="24"/>
        </w:rPr>
        <w:t xml:space="preserve"> abbreviations slang,</w:t>
      </w:r>
      <w:r w:rsidR="008A7173" w:rsidRPr="003A52CC">
        <w:rPr>
          <w:rFonts w:ascii="Times New Roman" w:hAnsi="Times New Roman" w:cs="Times New Roman"/>
          <w:color w:val="000000"/>
          <w:sz w:val="24"/>
          <w:szCs w:val="24"/>
        </w:rPr>
        <w:t xml:space="preserve"> movie slang, and </w:t>
      </w:r>
      <w:r w:rsidR="00217F16" w:rsidRPr="003A52CC">
        <w:rPr>
          <w:rFonts w:ascii="Times New Roman" w:hAnsi="Times New Roman" w:cs="Times New Roman"/>
          <w:color w:val="000000"/>
          <w:sz w:val="24"/>
          <w:szCs w:val="24"/>
        </w:rPr>
        <w:t>the internet slang</w:t>
      </w:r>
      <w:r w:rsidR="00BA1306" w:rsidRPr="003A52CC">
        <w:rPr>
          <w:rFonts w:ascii="Times New Roman" w:hAnsi="Times New Roman" w:cs="Times New Roman"/>
          <w:color w:val="000000"/>
          <w:sz w:val="24"/>
          <w:szCs w:val="24"/>
        </w:rPr>
        <w:t xml:space="preserve"> were types of slang words that were frequently used. </w:t>
      </w:r>
      <w:r w:rsidR="00A54B5E" w:rsidRPr="003A52CC">
        <w:rPr>
          <w:rFonts w:ascii="Times New Roman" w:hAnsi="Times New Roman" w:cs="Times New Roman"/>
          <w:color w:val="000000"/>
          <w:sz w:val="24"/>
          <w:szCs w:val="24"/>
        </w:rPr>
        <w:t xml:space="preserve">It is indicated that students were familiar with slang. </w:t>
      </w:r>
      <w:r w:rsidR="008614DD" w:rsidRPr="003A52CC">
        <w:rPr>
          <w:rFonts w:ascii="Times New Roman" w:hAnsi="Times New Roman" w:cs="Times New Roman"/>
          <w:color w:val="000000"/>
          <w:sz w:val="24"/>
          <w:szCs w:val="24"/>
        </w:rPr>
        <w:t xml:space="preserve">the use of slang is influenced by the used of internet and media. </w:t>
      </w:r>
    </w:p>
    <w:p w14:paraId="338EA53B" w14:textId="02659730" w:rsidR="00B536F6" w:rsidRPr="003A52CC" w:rsidRDefault="00575F8F" w:rsidP="00AB5E26">
      <w:pPr>
        <w:spacing w:after="0"/>
        <w:ind w:firstLine="720"/>
        <w:jc w:val="both"/>
        <w:rPr>
          <w:rFonts w:ascii="Times New Roman" w:hAnsi="Times New Roman" w:cs="Times New Roman"/>
          <w:color w:val="000000"/>
          <w:sz w:val="24"/>
          <w:szCs w:val="24"/>
        </w:rPr>
      </w:pPr>
      <w:r w:rsidRPr="003A52CC">
        <w:rPr>
          <w:rFonts w:ascii="Times New Roman" w:hAnsi="Times New Roman" w:cs="Times New Roman"/>
          <w:sz w:val="24"/>
          <w:szCs w:val="24"/>
        </w:rPr>
        <w:lastRenderedPageBreak/>
        <w:t xml:space="preserve">Finally with different context, </w:t>
      </w:r>
      <w:r w:rsidR="00141BC7" w:rsidRPr="003A52CC">
        <w:rPr>
          <w:rFonts w:ascii="Times New Roman" w:hAnsi="Times New Roman" w:cs="Times New Roman"/>
          <w:sz w:val="24"/>
          <w:szCs w:val="24"/>
        </w:rPr>
        <w:fldChar w:fldCharType="begin" w:fldLock="1"/>
      </w:r>
      <w:r w:rsidR="00830680" w:rsidRPr="003A52CC">
        <w:rPr>
          <w:rFonts w:ascii="Times New Roman" w:hAnsi="Times New Roman" w:cs="Times New Roman"/>
          <w:sz w:val="24"/>
          <w:szCs w:val="24"/>
        </w:rPr>
        <w:instrText>ADDIN CSL_CITATION {"citationItems":[{"id":"ITEM-1","itemData":{"author":[{"dropping-particle":"","family":"Rizky","given":"Elsa Auliya","non-dropping-particle":"","parse-names":false,"suffix":""}],"id":"ITEM-1","issued":{"date-parts":[["2018"]]},"publisher":"Universitas Sanata Dharma Yogyakarta","title":"the Functions of Slang Words By the Main and Minor Characters in Mad About Millie Vol. 1 and Deadpool Vs Old Man Logan Comic Books","type":"thesis"},"uris":["http://www.mendeley.com/documents/?uuid=9a7a7354-1311-47f8-b22c-ba3a1782faa7"]}],"mendeley":{"formattedCitation":"(Rizky, 2018)","plainTextFormattedCitation":"(Rizky, 2018)","previouslyFormattedCitation":"(Rizky, 2018)"},"properties":{"noteIndex":0},"schema":"https://github.com/citation-style-language/schema/raw/master/csl-citation.json"}</w:instrText>
      </w:r>
      <w:r w:rsidR="00141BC7" w:rsidRPr="003A52CC">
        <w:rPr>
          <w:rFonts w:ascii="Times New Roman" w:hAnsi="Times New Roman" w:cs="Times New Roman"/>
          <w:sz w:val="24"/>
          <w:szCs w:val="24"/>
        </w:rPr>
        <w:fldChar w:fldCharType="separate"/>
      </w:r>
      <w:r w:rsidR="00141BC7" w:rsidRPr="003A52CC">
        <w:rPr>
          <w:rFonts w:ascii="Times New Roman" w:hAnsi="Times New Roman" w:cs="Times New Roman"/>
          <w:noProof/>
          <w:sz w:val="24"/>
          <w:szCs w:val="24"/>
        </w:rPr>
        <w:t>(Rizky, 2018)</w:t>
      </w:r>
      <w:r w:rsidR="00141BC7" w:rsidRPr="003A52CC">
        <w:rPr>
          <w:rFonts w:ascii="Times New Roman" w:hAnsi="Times New Roman" w:cs="Times New Roman"/>
          <w:sz w:val="24"/>
          <w:szCs w:val="24"/>
        </w:rPr>
        <w:fldChar w:fldCharType="end"/>
      </w:r>
      <w:r w:rsidR="00141BC7" w:rsidRPr="003A52CC">
        <w:rPr>
          <w:rFonts w:ascii="Times New Roman" w:hAnsi="Times New Roman" w:cs="Times New Roman"/>
          <w:sz w:val="24"/>
          <w:szCs w:val="24"/>
        </w:rPr>
        <w:t xml:space="preserve"> </w:t>
      </w:r>
      <w:r w:rsidRPr="003A52CC">
        <w:rPr>
          <w:rFonts w:ascii="Times New Roman" w:hAnsi="Times New Roman" w:cs="Times New Roman"/>
          <w:sz w:val="24"/>
          <w:szCs w:val="24"/>
        </w:rPr>
        <w:t xml:space="preserve">examined the use of slang </w:t>
      </w:r>
      <w:r w:rsidR="00F57C5A" w:rsidRPr="003A52CC">
        <w:rPr>
          <w:rFonts w:ascii="Times New Roman" w:hAnsi="Times New Roman" w:cs="Times New Roman"/>
          <w:sz w:val="24"/>
          <w:szCs w:val="24"/>
        </w:rPr>
        <w:t xml:space="preserve">words </w:t>
      </w:r>
      <w:r w:rsidRPr="003A52CC">
        <w:rPr>
          <w:rFonts w:ascii="Times New Roman" w:hAnsi="Times New Roman" w:cs="Times New Roman"/>
          <w:sz w:val="24"/>
          <w:szCs w:val="24"/>
        </w:rPr>
        <w:t xml:space="preserve">in </w:t>
      </w:r>
      <w:r w:rsidR="00255827" w:rsidRPr="003A52CC">
        <w:rPr>
          <w:rFonts w:ascii="Times New Roman" w:hAnsi="Times New Roman" w:cs="Times New Roman"/>
          <w:sz w:val="24"/>
          <w:szCs w:val="24"/>
        </w:rPr>
        <w:t xml:space="preserve">comic </w:t>
      </w:r>
      <w:r w:rsidR="0062754C" w:rsidRPr="003A52CC">
        <w:rPr>
          <w:rFonts w:ascii="Times New Roman" w:hAnsi="Times New Roman" w:cs="Times New Roman"/>
          <w:sz w:val="24"/>
          <w:szCs w:val="24"/>
        </w:rPr>
        <w:t xml:space="preserve">book </w:t>
      </w:r>
      <w:r w:rsidR="0062754C" w:rsidRPr="003A52CC">
        <w:rPr>
          <w:rFonts w:ascii="Times New Roman" w:hAnsi="Times New Roman" w:cs="Times New Roman"/>
          <w:i/>
          <w:iCs/>
          <w:sz w:val="24"/>
          <w:szCs w:val="24"/>
        </w:rPr>
        <w:t>Mad about Millie Vol. 1 and Deadpool vs Old Man Logan</w:t>
      </w:r>
      <w:r w:rsidR="00D23A12" w:rsidRPr="003A52CC">
        <w:rPr>
          <w:rFonts w:ascii="Times New Roman" w:hAnsi="Times New Roman" w:cs="Times New Roman"/>
          <w:sz w:val="24"/>
          <w:szCs w:val="24"/>
        </w:rPr>
        <w:t xml:space="preserve">. </w:t>
      </w:r>
      <w:r w:rsidR="006E7AB4" w:rsidRPr="003A52CC">
        <w:rPr>
          <w:rFonts w:ascii="Times New Roman" w:hAnsi="Times New Roman" w:cs="Times New Roman"/>
          <w:sz w:val="24"/>
          <w:szCs w:val="24"/>
        </w:rPr>
        <w:t xml:space="preserve">The objective of the research </w:t>
      </w:r>
      <w:r w:rsidR="00DC7279" w:rsidRPr="003A52CC">
        <w:rPr>
          <w:rFonts w:ascii="Times New Roman" w:hAnsi="Times New Roman" w:cs="Times New Roman"/>
          <w:sz w:val="24"/>
          <w:szCs w:val="24"/>
        </w:rPr>
        <w:t>was</w:t>
      </w:r>
      <w:r w:rsidR="006E7AB4" w:rsidRPr="003A52CC">
        <w:rPr>
          <w:rFonts w:ascii="Times New Roman" w:hAnsi="Times New Roman" w:cs="Times New Roman"/>
          <w:sz w:val="24"/>
          <w:szCs w:val="24"/>
        </w:rPr>
        <w:t xml:space="preserve"> </w:t>
      </w:r>
      <w:r w:rsidR="00297357" w:rsidRPr="003A52CC">
        <w:rPr>
          <w:rFonts w:ascii="Times New Roman" w:hAnsi="Times New Roman" w:cs="Times New Roman"/>
          <w:sz w:val="24"/>
          <w:szCs w:val="24"/>
        </w:rPr>
        <w:t xml:space="preserve">to investigate the contextual meaning of slang words and the function of slang words. </w:t>
      </w:r>
      <w:r w:rsidR="00DC7279" w:rsidRPr="003A52CC">
        <w:rPr>
          <w:rFonts w:ascii="Times New Roman" w:hAnsi="Times New Roman" w:cs="Times New Roman"/>
          <w:sz w:val="24"/>
          <w:szCs w:val="24"/>
        </w:rPr>
        <w:t xml:space="preserve">The source of data was utterance spoken </w:t>
      </w:r>
      <w:r w:rsidR="0097222A" w:rsidRPr="003A52CC">
        <w:rPr>
          <w:rFonts w:ascii="Times New Roman" w:hAnsi="Times New Roman" w:cs="Times New Roman"/>
          <w:sz w:val="24"/>
          <w:szCs w:val="24"/>
        </w:rPr>
        <w:t xml:space="preserve">by the </w:t>
      </w:r>
      <w:r w:rsidR="00C71CAC" w:rsidRPr="003A52CC">
        <w:rPr>
          <w:rFonts w:ascii="Times New Roman" w:hAnsi="Times New Roman" w:cs="Times New Roman"/>
          <w:sz w:val="24"/>
          <w:szCs w:val="24"/>
        </w:rPr>
        <w:t xml:space="preserve">characters. In collecting the data, the researcher applied </w:t>
      </w:r>
      <w:r w:rsidR="006F41EA" w:rsidRPr="003A52CC">
        <w:rPr>
          <w:rFonts w:ascii="Times New Roman" w:hAnsi="Times New Roman" w:cs="Times New Roman"/>
          <w:sz w:val="24"/>
          <w:szCs w:val="24"/>
        </w:rPr>
        <w:t xml:space="preserve">purposive sampling method in which </w:t>
      </w:r>
      <w:r w:rsidR="005F0AA0" w:rsidRPr="003A52CC">
        <w:rPr>
          <w:rFonts w:ascii="Times New Roman" w:hAnsi="Times New Roman" w:cs="Times New Roman"/>
          <w:sz w:val="24"/>
          <w:szCs w:val="24"/>
        </w:rPr>
        <w:t xml:space="preserve">she found 16 slang words. </w:t>
      </w:r>
      <w:r w:rsidR="00E37D32" w:rsidRPr="003A52CC">
        <w:rPr>
          <w:rFonts w:ascii="Times New Roman" w:hAnsi="Times New Roman" w:cs="Times New Roman"/>
          <w:sz w:val="24"/>
          <w:szCs w:val="24"/>
        </w:rPr>
        <w:t>The findings were</w:t>
      </w:r>
      <w:r w:rsidR="0020653E" w:rsidRPr="003A52CC">
        <w:rPr>
          <w:rFonts w:ascii="Times New Roman" w:hAnsi="Times New Roman" w:cs="Times New Roman"/>
          <w:sz w:val="24"/>
          <w:szCs w:val="24"/>
        </w:rPr>
        <w:t xml:space="preserve"> the slang words used by the character in the movie had different meaning based on the context. </w:t>
      </w:r>
      <w:r w:rsidR="00C125FE" w:rsidRPr="003A52CC">
        <w:rPr>
          <w:rFonts w:ascii="Times New Roman" w:hAnsi="Times New Roman" w:cs="Times New Roman"/>
          <w:sz w:val="24"/>
          <w:szCs w:val="24"/>
        </w:rPr>
        <w:t>The function</w:t>
      </w:r>
      <w:r w:rsidR="00B536F6" w:rsidRPr="003A52CC">
        <w:rPr>
          <w:rFonts w:ascii="Times New Roman" w:hAnsi="Times New Roman" w:cs="Times New Roman"/>
          <w:sz w:val="24"/>
          <w:szCs w:val="24"/>
        </w:rPr>
        <w:t>s</w:t>
      </w:r>
      <w:r w:rsidR="00C125FE" w:rsidRPr="003A52CC">
        <w:rPr>
          <w:rFonts w:ascii="Times New Roman" w:hAnsi="Times New Roman" w:cs="Times New Roman"/>
          <w:sz w:val="24"/>
          <w:szCs w:val="24"/>
        </w:rPr>
        <w:t xml:space="preserve"> of slang words were to </w:t>
      </w:r>
      <w:r w:rsidR="00413417" w:rsidRPr="003A52CC">
        <w:rPr>
          <w:rFonts w:ascii="Times New Roman" w:hAnsi="Times New Roman" w:cs="Times New Roman"/>
          <w:sz w:val="24"/>
          <w:szCs w:val="24"/>
        </w:rPr>
        <w:t xml:space="preserve">initiate politeness and </w:t>
      </w:r>
      <w:r w:rsidR="003E7B93" w:rsidRPr="003A52CC">
        <w:rPr>
          <w:rFonts w:ascii="Times New Roman" w:hAnsi="Times New Roman" w:cs="Times New Roman"/>
          <w:sz w:val="24"/>
          <w:szCs w:val="24"/>
        </w:rPr>
        <w:t xml:space="preserve">to express feelings. </w:t>
      </w:r>
      <w:r w:rsidR="00F122B2" w:rsidRPr="003A52CC">
        <w:rPr>
          <w:rFonts w:ascii="Times New Roman" w:hAnsi="Times New Roman" w:cs="Times New Roman"/>
          <w:sz w:val="24"/>
          <w:szCs w:val="24"/>
        </w:rPr>
        <w:t xml:space="preserve"> </w:t>
      </w:r>
    </w:p>
    <w:p w14:paraId="733D1A23" w14:textId="2D87C5F6" w:rsidR="00E507CE" w:rsidRPr="003A52CC" w:rsidRDefault="00364E9D" w:rsidP="00AB5E26">
      <w:pPr>
        <w:spacing w:after="0"/>
        <w:ind w:firstLine="720"/>
        <w:jc w:val="both"/>
        <w:rPr>
          <w:rFonts w:ascii="Times New Roman" w:hAnsi="Times New Roman" w:cs="Times New Roman"/>
          <w:sz w:val="24"/>
          <w:szCs w:val="24"/>
        </w:rPr>
      </w:pPr>
      <w:r w:rsidRPr="003A52CC">
        <w:rPr>
          <w:rFonts w:ascii="Times New Roman" w:hAnsi="Times New Roman" w:cs="Times New Roman"/>
          <w:sz w:val="24"/>
          <w:szCs w:val="24"/>
        </w:rPr>
        <w:t xml:space="preserve">Review of previous studies denote the fact that different setting </w:t>
      </w:r>
      <w:r w:rsidR="00BE1F68" w:rsidRPr="003A52CC">
        <w:rPr>
          <w:rFonts w:ascii="Times New Roman" w:hAnsi="Times New Roman" w:cs="Times New Roman"/>
          <w:sz w:val="24"/>
          <w:szCs w:val="24"/>
        </w:rPr>
        <w:t>employs</w:t>
      </w:r>
      <w:r w:rsidRPr="003A52CC">
        <w:rPr>
          <w:rFonts w:ascii="Times New Roman" w:hAnsi="Times New Roman" w:cs="Times New Roman"/>
          <w:sz w:val="24"/>
          <w:szCs w:val="24"/>
        </w:rPr>
        <w:t xml:space="preserve"> different types of slang words use</w:t>
      </w:r>
      <w:r w:rsidR="00BE1F68" w:rsidRPr="003A52CC">
        <w:rPr>
          <w:rFonts w:ascii="Times New Roman" w:hAnsi="Times New Roman" w:cs="Times New Roman"/>
          <w:sz w:val="24"/>
          <w:szCs w:val="24"/>
        </w:rPr>
        <w:t>d</w:t>
      </w:r>
      <w:r w:rsidRPr="003A52CC">
        <w:rPr>
          <w:rFonts w:ascii="Times New Roman" w:hAnsi="Times New Roman" w:cs="Times New Roman"/>
          <w:sz w:val="24"/>
          <w:szCs w:val="24"/>
        </w:rPr>
        <w:t xml:space="preserve">. </w:t>
      </w:r>
      <w:r w:rsidR="00204030" w:rsidRPr="003A52CC">
        <w:rPr>
          <w:rFonts w:ascii="Times New Roman" w:hAnsi="Times New Roman" w:cs="Times New Roman"/>
          <w:sz w:val="24"/>
          <w:szCs w:val="24"/>
        </w:rPr>
        <w:t xml:space="preserve">Thus, the study about the use of slang in the new context of today’s teaching and learning is worth conducting. </w:t>
      </w:r>
      <w:r w:rsidR="00BD41FC" w:rsidRPr="003A52CC">
        <w:rPr>
          <w:rFonts w:ascii="Times New Roman" w:hAnsi="Times New Roman" w:cs="Times New Roman"/>
          <w:sz w:val="24"/>
          <w:szCs w:val="24"/>
        </w:rPr>
        <w:t xml:space="preserve">In addition, different from the previous studies, this present study </w:t>
      </w:r>
      <w:r w:rsidR="00DC681B" w:rsidRPr="003A52CC">
        <w:rPr>
          <w:rFonts w:ascii="Times New Roman" w:hAnsi="Times New Roman" w:cs="Times New Roman"/>
          <w:sz w:val="24"/>
          <w:szCs w:val="24"/>
        </w:rPr>
        <w:t>examines</w:t>
      </w:r>
      <w:r w:rsidR="00E63E1B" w:rsidRPr="003A52CC">
        <w:rPr>
          <w:rFonts w:ascii="Times New Roman" w:hAnsi="Times New Roman" w:cs="Times New Roman"/>
          <w:sz w:val="24"/>
          <w:szCs w:val="24"/>
        </w:rPr>
        <w:t xml:space="preserve"> the students’ attitude towards the use of slang words in online class. </w:t>
      </w:r>
      <w:r w:rsidR="00324490" w:rsidRPr="003A52CC">
        <w:rPr>
          <w:rFonts w:ascii="Times New Roman" w:hAnsi="Times New Roman" w:cs="Times New Roman"/>
          <w:sz w:val="24"/>
          <w:szCs w:val="24"/>
        </w:rPr>
        <w:t xml:space="preserve">Moreover, it is also interesting to notice that the subject of the research came from different cultural background. </w:t>
      </w:r>
      <w:r w:rsidR="00F52B80" w:rsidRPr="003A52CC">
        <w:rPr>
          <w:rFonts w:ascii="Times New Roman" w:hAnsi="Times New Roman" w:cs="Times New Roman"/>
          <w:sz w:val="24"/>
          <w:szCs w:val="24"/>
        </w:rPr>
        <w:t xml:space="preserve">The way they used slang words would be significant to be investigated. </w:t>
      </w:r>
    </w:p>
    <w:p w14:paraId="4CC2425D" w14:textId="77777777" w:rsidR="008223CD" w:rsidRPr="004B3365" w:rsidRDefault="008223CD" w:rsidP="00B536F6">
      <w:pPr>
        <w:spacing w:after="0"/>
        <w:ind w:firstLine="720"/>
        <w:rPr>
          <w:rFonts w:ascii="Times New Roman" w:hAnsi="Times New Roman" w:cs="Times New Roman"/>
          <w:color w:val="000000"/>
          <w:sz w:val="24"/>
          <w:szCs w:val="24"/>
        </w:rPr>
      </w:pPr>
    </w:p>
    <w:p w14:paraId="371346D9" w14:textId="79CC7753" w:rsidR="00E507CE" w:rsidRPr="00D5439E" w:rsidRDefault="00E507CE">
      <w:pPr>
        <w:rPr>
          <w:rFonts w:ascii="Times New Roman" w:hAnsi="Times New Roman" w:cs="Times New Roman"/>
          <w:b/>
          <w:bCs/>
        </w:rPr>
      </w:pPr>
      <w:r w:rsidRPr="00D5439E">
        <w:rPr>
          <w:rFonts w:ascii="Times New Roman" w:hAnsi="Times New Roman" w:cs="Times New Roman"/>
          <w:b/>
          <w:bCs/>
        </w:rPr>
        <w:t xml:space="preserve">METHODOLOGY </w:t>
      </w:r>
    </w:p>
    <w:p w14:paraId="1855ADEC" w14:textId="5A1C0F07" w:rsidR="00701D2E" w:rsidRPr="003A52CC" w:rsidRDefault="00701D2E" w:rsidP="00761961">
      <w:pPr>
        <w:ind w:firstLine="567"/>
        <w:jc w:val="both"/>
        <w:rPr>
          <w:rFonts w:ascii="Times New Roman" w:hAnsi="Times New Roman" w:cs="Times New Roman"/>
          <w:sz w:val="24"/>
          <w:szCs w:val="24"/>
        </w:rPr>
      </w:pPr>
      <w:r w:rsidRPr="003A52CC">
        <w:rPr>
          <w:rFonts w:ascii="Times New Roman" w:hAnsi="Times New Roman" w:cs="Times New Roman"/>
          <w:sz w:val="24"/>
          <w:szCs w:val="24"/>
        </w:rPr>
        <w:t>This study employed descriptive qualitative research with the purpose is to</w:t>
      </w:r>
      <w:r w:rsidR="002A5DE6" w:rsidRPr="003A52CC">
        <w:rPr>
          <w:rFonts w:ascii="Times New Roman" w:hAnsi="Times New Roman" w:cs="Times New Roman"/>
          <w:sz w:val="24"/>
          <w:szCs w:val="24"/>
        </w:rPr>
        <w:t xml:space="preserve"> investigate the use of slang words in online classroom setting.</w:t>
      </w:r>
      <w:r w:rsidRPr="003A52CC">
        <w:rPr>
          <w:rFonts w:ascii="Times New Roman" w:hAnsi="Times New Roman" w:cs="Times New Roman"/>
          <w:sz w:val="24"/>
          <w:szCs w:val="24"/>
        </w:rPr>
        <w:t xml:space="preserve"> </w:t>
      </w:r>
      <w:r w:rsidR="002A5DE6" w:rsidRPr="003A52CC">
        <w:rPr>
          <w:rFonts w:ascii="Times New Roman" w:hAnsi="Times New Roman" w:cs="Times New Roman"/>
          <w:sz w:val="24"/>
          <w:szCs w:val="24"/>
        </w:rPr>
        <w:t>T</w:t>
      </w:r>
      <w:r w:rsidRPr="003A52CC">
        <w:rPr>
          <w:rFonts w:ascii="Times New Roman" w:hAnsi="Times New Roman" w:cs="Times New Roman"/>
          <w:sz w:val="24"/>
          <w:szCs w:val="24"/>
        </w:rPr>
        <w:t xml:space="preserve">he subject of this research is </w:t>
      </w:r>
      <w:r w:rsidR="002A5DE6" w:rsidRPr="003A52CC">
        <w:rPr>
          <w:rFonts w:ascii="Times New Roman" w:hAnsi="Times New Roman" w:cs="Times New Roman"/>
          <w:sz w:val="24"/>
          <w:szCs w:val="24"/>
        </w:rPr>
        <w:t>34 EFL students in Translation online class</w:t>
      </w:r>
      <w:r w:rsidR="00517B74" w:rsidRPr="003A52CC">
        <w:rPr>
          <w:rFonts w:ascii="Times New Roman" w:hAnsi="Times New Roman" w:cs="Times New Roman"/>
          <w:sz w:val="24"/>
          <w:szCs w:val="24"/>
        </w:rPr>
        <w:t xml:space="preserve">. </w:t>
      </w:r>
      <w:r w:rsidR="006E5C3F" w:rsidRPr="003A52CC">
        <w:rPr>
          <w:rFonts w:ascii="Times New Roman" w:hAnsi="Times New Roman" w:cs="Times New Roman"/>
          <w:sz w:val="24"/>
          <w:szCs w:val="24"/>
        </w:rPr>
        <w:t>The online class was carried out in both synchronous learning, using Zoom, and asynchronous</w:t>
      </w:r>
      <w:r w:rsidR="00AE5211" w:rsidRPr="003A52CC">
        <w:rPr>
          <w:rFonts w:ascii="Times New Roman" w:hAnsi="Times New Roman" w:cs="Times New Roman"/>
          <w:sz w:val="24"/>
          <w:szCs w:val="24"/>
        </w:rPr>
        <w:t>, using Spada moddle LMS</w:t>
      </w:r>
      <w:r w:rsidR="00EF1D91" w:rsidRPr="003A52CC">
        <w:rPr>
          <w:rFonts w:ascii="Times New Roman" w:hAnsi="Times New Roman" w:cs="Times New Roman"/>
          <w:sz w:val="24"/>
          <w:szCs w:val="24"/>
        </w:rPr>
        <w:t xml:space="preserve"> and WAG. </w:t>
      </w:r>
      <w:r w:rsidR="00B45472" w:rsidRPr="003A52CC">
        <w:rPr>
          <w:rFonts w:ascii="Times New Roman" w:hAnsi="Times New Roman" w:cs="Times New Roman"/>
          <w:sz w:val="24"/>
          <w:szCs w:val="24"/>
        </w:rPr>
        <w:t xml:space="preserve">the source of data is the transcript of students’ chat in WhatsApp Group (WAG) during 6 months. </w:t>
      </w:r>
      <w:r w:rsidR="005C6EB8" w:rsidRPr="003A52CC">
        <w:rPr>
          <w:rFonts w:ascii="Times New Roman" w:hAnsi="Times New Roman" w:cs="Times New Roman"/>
          <w:sz w:val="24"/>
          <w:szCs w:val="24"/>
        </w:rPr>
        <w:t>In addition</w:t>
      </w:r>
      <w:r w:rsidRPr="003A52CC">
        <w:rPr>
          <w:rFonts w:ascii="Times New Roman" w:hAnsi="Times New Roman" w:cs="Times New Roman"/>
          <w:sz w:val="24"/>
          <w:szCs w:val="24"/>
        </w:rPr>
        <w:t>, questionnaire was used to collect the data about students’ attitudes toward the use of slang words.</w:t>
      </w:r>
    </w:p>
    <w:p w14:paraId="3C9C7882" w14:textId="77777777" w:rsidR="00890221" w:rsidRPr="004B3365" w:rsidRDefault="00890221" w:rsidP="008D76AB">
      <w:pPr>
        <w:spacing w:after="0"/>
        <w:rPr>
          <w:rFonts w:ascii="Times New Roman" w:hAnsi="Times New Roman" w:cs="Times New Roman"/>
        </w:rPr>
      </w:pPr>
    </w:p>
    <w:p w14:paraId="784D144E" w14:textId="548591A3" w:rsidR="00E507CE" w:rsidRPr="008D76AB" w:rsidRDefault="00E507CE">
      <w:pPr>
        <w:rPr>
          <w:rFonts w:ascii="Times New Roman" w:hAnsi="Times New Roman" w:cs="Times New Roman"/>
          <w:b/>
          <w:bCs/>
        </w:rPr>
      </w:pPr>
      <w:r w:rsidRPr="008D76AB">
        <w:rPr>
          <w:rFonts w:ascii="Times New Roman" w:hAnsi="Times New Roman" w:cs="Times New Roman"/>
          <w:b/>
          <w:bCs/>
        </w:rPr>
        <w:t xml:space="preserve">FINDINGS AND DISCUSSIONS </w:t>
      </w:r>
    </w:p>
    <w:p w14:paraId="1444A780" w14:textId="77777777" w:rsidR="00E1308E" w:rsidRPr="003A52CC" w:rsidRDefault="00E1308E">
      <w:pPr>
        <w:rPr>
          <w:rFonts w:ascii="Times New Roman" w:hAnsi="Times New Roman" w:cs="Times New Roman"/>
          <w:sz w:val="24"/>
          <w:szCs w:val="24"/>
        </w:rPr>
      </w:pPr>
      <w:r w:rsidRPr="003A52CC">
        <w:rPr>
          <w:rFonts w:ascii="Times New Roman" w:hAnsi="Times New Roman" w:cs="Times New Roman"/>
          <w:sz w:val="24"/>
          <w:szCs w:val="24"/>
        </w:rPr>
        <w:t xml:space="preserve">Slang Words Used by students </w:t>
      </w:r>
    </w:p>
    <w:p w14:paraId="499D1944" w14:textId="41EF055D" w:rsidR="00CA7CAF" w:rsidRPr="003A52CC" w:rsidRDefault="007C4035" w:rsidP="008D76AB">
      <w:pPr>
        <w:spacing w:after="0"/>
        <w:ind w:firstLine="567"/>
        <w:jc w:val="both"/>
        <w:rPr>
          <w:rFonts w:ascii="Times New Roman" w:hAnsi="Times New Roman" w:cs="Times New Roman"/>
          <w:sz w:val="24"/>
          <w:szCs w:val="24"/>
        </w:rPr>
      </w:pPr>
      <w:r w:rsidRPr="003A52CC">
        <w:rPr>
          <w:rFonts w:ascii="Times New Roman" w:hAnsi="Times New Roman" w:cs="Times New Roman"/>
          <w:sz w:val="24"/>
          <w:szCs w:val="24"/>
        </w:rPr>
        <w:t xml:space="preserve">Slang words is one of the </w:t>
      </w:r>
      <w:r w:rsidR="00B95A59" w:rsidRPr="003A52CC">
        <w:rPr>
          <w:rFonts w:ascii="Times New Roman" w:hAnsi="Times New Roman" w:cs="Times New Roman"/>
          <w:sz w:val="24"/>
          <w:szCs w:val="24"/>
        </w:rPr>
        <w:t>culturally</w:t>
      </w:r>
      <w:r w:rsidRPr="003A52CC">
        <w:rPr>
          <w:rFonts w:ascii="Times New Roman" w:hAnsi="Times New Roman" w:cs="Times New Roman"/>
          <w:sz w:val="24"/>
          <w:szCs w:val="24"/>
        </w:rPr>
        <w:t xml:space="preserve"> specific words. It exist</w:t>
      </w:r>
      <w:r w:rsidR="00056B70" w:rsidRPr="003A52CC">
        <w:rPr>
          <w:rFonts w:ascii="Times New Roman" w:hAnsi="Times New Roman" w:cs="Times New Roman"/>
          <w:sz w:val="24"/>
          <w:szCs w:val="24"/>
        </w:rPr>
        <w:t>s</w:t>
      </w:r>
      <w:r w:rsidRPr="003A52CC">
        <w:rPr>
          <w:rFonts w:ascii="Times New Roman" w:hAnsi="Times New Roman" w:cs="Times New Roman"/>
          <w:sz w:val="24"/>
          <w:szCs w:val="24"/>
        </w:rPr>
        <w:t xml:space="preserve"> in almost </w:t>
      </w:r>
      <w:r w:rsidR="00B95A59" w:rsidRPr="003A52CC">
        <w:rPr>
          <w:rFonts w:ascii="Times New Roman" w:hAnsi="Times New Roman" w:cs="Times New Roman"/>
          <w:sz w:val="24"/>
          <w:szCs w:val="24"/>
        </w:rPr>
        <w:t xml:space="preserve">country. </w:t>
      </w:r>
      <w:r w:rsidR="00C477B0" w:rsidRPr="003A52CC">
        <w:rPr>
          <w:rFonts w:ascii="Times New Roman" w:hAnsi="Times New Roman" w:cs="Times New Roman"/>
          <w:sz w:val="24"/>
          <w:szCs w:val="24"/>
        </w:rPr>
        <w:t xml:space="preserve">Students were exposed by many types of slang words which origin from </w:t>
      </w:r>
      <w:r w:rsidR="001953AD" w:rsidRPr="003A52CC">
        <w:rPr>
          <w:rFonts w:ascii="Times New Roman" w:hAnsi="Times New Roman" w:cs="Times New Roman"/>
          <w:sz w:val="24"/>
          <w:szCs w:val="24"/>
        </w:rPr>
        <w:t xml:space="preserve">English, Indonesian, Javanese, and </w:t>
      </w:r>
      <w:r w:rsidR="00812D08" w:rsidRPr="003A52CC">
        <w:rPr>
          <w:rFonts w:ascii="Times New Roman" w:hAnsi="Times New Roman" w:cs="Times New Roman"/>
          <w:sz w:val="24"/>
          <w:szCs w:val="24"/>
        </w:rPr>
        <w:t>social media. Table 1 show</w:t>
      </w:r>
      <w:r w:rsidR="00D1587F" w:rsidRPr="003A52CC">
        <w:rPr>
          <w:rFonts w:ascii="Times New Roman" w:hAnsi="Times New Roman" w:cs="Times New Roman"/>
          <w:sz w:val="24"/>
          <w:szCs w:val="24"/>
        </w:rPr>
        <w:t>ed</w:t>
      </w:r>
      <w:r w:rsidR="00812D08" w:rsidRPr="003A52CC">
        <w:rPr>
          <w:rFonts w:ascii="Times New Roman" w:hAnsi="Times New Roman" w:cs="Times New Roman"/>
          <w:sz w:val="24"/>
          <w:szCs w:val="24"/>
        </w:rPr>
        <w:t xml:space="preserve"> the percentage of slang words based on its origin. </w:t>
      </w:r>
      <w:r w:rsidR="007A7281" w:rsidRPr="003A52CC">
        <w:rPr>
          <w:rFonts w:ascii="Times New Roman" w:hAnsi="Times New Roman" w:cs="Times New Roman"/>
          <w:sz w:val="24"/>
          <w:szCs w:val="24"/>
        </w:rPr>
        <w:t xml:space="preserve">The slang words that </w:t>
      </w:r>
      <w:r w:rsidR="0048782B" w:rsidRPr="003A52CC">
        <w:rPr>
          <w:rFonts w:ascii="Times New Roman" w:hAnsi="Times New Roman" w:cs="Times New Roman"/>
          <w:sz w:val="24"/>
          <w:szCs w:val="24"/>
        </w:rPr>
        <w:t>were</w:t>
      </w:r>
      <w:r w:rsidR="007A7281" w:rsidRPr="003A52CC">
        <w:rPr>
          <w:rFonts w:ascii="Times New Roman" w:hAnsi="Times New Roman" w:cs="Times New Roman"/>
          <w:sz w:val="24"/>
          <w:szCs w:val="24"/>
        </w:rPr>
        <w:t xml:space="preserve"> mostly used by students were Indonesian </w:t>
      </w:r>
      <w:r w:rsidR="00B55F46" w:rsidRPr="003A52CC">
        <w:rPr>
          <w:rFonts w:ascii="Times New Roman" w:hAnsi="Times New Roman" w:cs="Times New Roman"/>
          <w:sz w:val="24"/>
          <w:szCs w:val="24"/>
        </w:rPr>
        <w:t xml:space="preserve">slang words </w:t>
      </w:r>
      <w:r w:rsidR="007A7281" w:rsidRPr="003A52CC">
        <w:rPr>
          <w:rFonts w:ascii="Times New Roman" w:hAnsi="Times New Roman" w:cs="Times New Roman"/>
          <w:sz w:val="24"/>
          <w:szCs w:val="24"/>
        </w:rPr>
        <w:t xml:space="preserve">(53%). </w:t>
      </w:r>
      <w:r w:rsidR="00E9560A" w:rsidRPr="003A52CC">
        <w:rPr>
          <w:rFonts w:ascii="Times New Roman" w:hAnsi="Times New Roman" w:cs="Times New Roman"/>
          <w:sz w:val="24"/>
          <w:szCs w:val="24"/>
        </w:rPr>
        <w:t xml:space="preserve">It </w:t>
      </w:r>
      <w:r w:rsidR="001E6B8F" w:rsidRPr="003A52CC">
        <w:rPr>
          <w:rFonts w:ascii="Times New Roman" w:hAnsi="Times New Roman" w:cs="Times New Roman"/>
          <w:sz w:val="24"/>
          <w:szCs w:val="24"/>
        </w:rPr>
        <w:t>was</w:t>
      </w:r>
      <w:r w:rsidR="00E9560A" w:rsidRPr="003A52CC">
        <w:rPr>
          <w:rFonts w:ascii="Times New Roman" w:hAnsi="Times New Roman" w:cs="Times New Roman"/>
          <w:sz w:val="24"/>
          <w:szCs w:val="24"/>
        </w:rPr>
        <w:t xml:space="preserve"> formed </w:t>
      </w:r>
      <w:r w:rsidR="00A20134" w:rsidRPr="003A52CC">
        <w:rPr>
          <w:rFonts w:ascii="Times New Roman" w:hAnsi="Times New Roman" w:cs="Times New Roman"/>
          <w:sz w:val="24"/>
          <w:szCs w:val="24"/>
        </w:rPr>
        <w:t>when</w:t>
      </w:r>
      <w:r w:rsidR="00E9560A" w:rsidRPr="003A52CC">
        <w:rPr>
          <w:rFonts w:ascii="Times New Roman" w:hAnsi="Times New Roman" w:cs="Times New Roman"/>
          <w:sz w:val="24"/>
          <w:szCs w:val="24"/>
        </w:rPr>
        <w:t xml:space="preserve"> Students wr</w:t>
      </w:r>
      <w:r w:rsidR="006811F0" w:rsidRPr="003A52CC">
        <w:rPr>
          <w:rFonts w:ascii="Times New Roman" w:hAnsi="Times New Roman" w:cs="Times New Roman"/>
          <w:sz w:val="24"/>
          <w:szCs w:val="24"/>
        </w:rPr>
        <w:t>ote</w:t>
      </w:r>
      <w:r w:rsidR="00E9560A" w:rsidRPr="003A52CC">
        <w:rPr>
          <w:rFonts w:ascii="Times New Roman" w:hAnsi="Times New Roman" w:cs="Times New Roman"/>
          <w:sz w:val="24"/>
          <w:szCs w:val="24"/>
        </w:rPr>
        <w:t xml:space="preserve"> the words with non-standard Indonesian spelling </w:t>
      </w:r>
      <w:r w:rsidR="00A06458" w:rsidRPr="003A52CC">
        <w:rPr>
          <w:rFonts w:ascii="Times New Roman" w:hAnsi="Times New Roman" w:cs="Times New Roman"/>
          <w:sz w:val="24"/>
          <w:szCs w:val="24"/>
        </w:rPr>
        <w:t>such as the word “mantap”</w:t>
      </w:r>
      <w:r w:rsidR="003F6069" w:rsidRPr="003A52CC">
        <w:rPr>
          <w:rFonts w:ascii="Times New Roman" w:hAnsi="Times New Roman" w:cs="Times New Roman"/>
          <w:sz w:val="24"/>
          <w:szCs w:val="24"/>
        </w:rPr>
        <w:t>, “tewur”, and “baeg”</w:t>
      </w:r>
      <w:r w:rsidR="00115A1C" w:rsidRPr="003A52CC">
        <w:rPr>
          <w:rFonts w:ascii="Times New Roman" w:hAnsi="Times New Roman" w:cs="Times New Roman"/>
          <w:sz w:val="24"/>
          <w:szCs w:val="24"/>
        </w:rPr>
        <w:t xml:space="preserve">. This indicated that students </w:t>
      </w:r>
      <w:r w:rsidR="00F466C2" w:rsidRPr="003A52CC">
        <w:rPr>
          <w:rFonts w:ascii="Times New Roman" w:hAnsi="Times New Roman" w:cs="Times New Roman"/>
          <w:sz w:val="24"/>
          <w:szCs w:val="24"/>
        </w:rPr>
        <w:t>consider the conversation to be in informal situations</w:t>
      </w:r>
      <w:r w:rsidR="00C1534C" w:rsidRPr="003A52CC">
        <w:rPr>
          <w:rFonts w:ascii="Times New Roman" w:hAnsi="Times New Roman" w:cs="Times New Roman"/>
          <w:sz w:val="24"/>
          <w:szCs w:val="24"/>
        </w:rPr>
        <w:t xml:space="preserve">, thus they would feel relaxed in expressing their feeling. </w:t>
      </w:r>
    </w:p>
    <w:p w14:paraId="1B5DE435" w14:textId="0C47AABE" w:rsidR="00CE2139" w:rsidRPr="003A52CC" w:rsidRDefault="00CE2139" w:rsidP="008D76AB">
      <w:pPr>
        <w:spacing w:after="0"/>
        <w:ind w:firstLine="567"/>
        <w:jc w:val="both"/>
        <w:rPr>
          <w:rFonts w:ascii="Times New Roman" w:hAnsi="Times New Roman" w:cs="Times New Roman"/>
          <w:sz w:val="24"/>
          <w:szCs w:val="24"/>
        </w:rPr>
      </w:pPr>
      <w:r w:rsidRPr="003A52CC">
        <w:rPr>
          <w:rFonts w:ascii="Times New Roman" w:hAnsi="Times New Roman" w:cs="Times New Roman"/>
          <w:sz w:val="24"/>
          <w:szCs w:val="24"/>
        </w:rPr>
        <w:t>In addition, there were several words which were formed</w:t>
      </w:r>
      <w:r w:rsidR="00545F09" w:rsidRPr="003A52CC">
        <w:rPr>
          <w:rFonts w:ascii="Times New Roman" w:hAnsi="Times New Roman" w:cs="Times New Roman"/>
          <w:sz w:val="24"/>
          <w:szCs w:val="24"/>
        </w:rPr>
        <w:t xml:space="preserve"> uniquely</w:t>
      </w:r>
      <w:r w:rsidR="005F79D9" w:rsidRPr="003A52CC">
        <w:rPr>
          <w:rFonts w:ascii="Times New Roman" w:hAnsi="Times New Roman" w:cs="Times New Roman"/>
          <w:sz w:val="24"/>
          <w:szCs w:val="24"/>
        </w:rPr>
        <w:t>,</w:t>
      </w:r>
      <w:r w:rsidR="00545F09" w:rsidRPr="003A52CC">
        <w:rPr>
          <w:rFonts w:ascii="Times New Roman" w:hAnsi="Times New Roman" w:cs="Times New Roman"/>
          <w:sz w:val="24"/>
          <w:szCs w:val="24"/>
        </w:rPr>
        <w:t xml:space="preserve"> such as the word “gaskeun” whis is formed by blending the Indonesian word </w:t>
      </w:r>
      <w:r w:rsidR="008265AE" w:rsidRPr="003A52CC">
        <w:rPr>
          <w:rFonts w:ascii="Times New Roman" w:hAnsi="Times New Roman" w:cs="Times New Roman"/>
          <w:sz w:val="24"/>
          <w:szCs w:val="24"/>
        </w:rPr>
        <w:t>“gas” and Sundanese word “keun”</w:t>
      </w:r>
      <w:r w:rsidR="005F79D9" w:rsidRPr="003A52CC">
        <w:rPr>
          <w:rFonts w:ascii="Times New Roman" w:hAnsi="Times New Roman" w:cs="Times New Roman"/>
          <w:sz w:val="24"/>
          <w:szCs w:val="24"/>
        </w:rPr>
        <w:t>. It means… “carry on”</w:t>
      </w:r>
      <w:r w:rsidR="006040AF" w:rsidRPr="003A52CC">
        <w:rPr>
          <w:rFonts w:ascii="Times New Roman" w:hAnsi="Times New Roman" w:cs="Times New Roman"/>
          <w:sz w:val="24"/>
          <w:szCs w:val="24"/>
        </w:rPr>
        <w:t xml:space="preserve">. There were slang words which was formed by morphological variation in which the words were formed by modifying the spelling, such as the word </w:t>
      </w:r>
      <w:r w:rsidR="00071CAE" w:rsidRPr="003A52CC">
        <w:rPr>
          <w:rFonts w:ascii="Times New Roman" w:hAnsi="Times New Roman" w:cs="Times New Roman"/>
          <w:sz w:val="24"/>
          <w:szCs w:val="24"/>
        </w:rPr>
        <w:t>“bor”, “gaes”</w:t>
      </w:r>
      <w:r w:rsidR="00E122A3" w:rsidRPr="003A52CC">
        <w:rPr>
          <w:rFonts w:ascii="Times New Roman" w:hAnsi="Times New Roman" w:cs="Times New Roman"/>
          <w:sz w:val="24"/>
          <w:szCs w:val="24"/>
        </w:rPr>
        <w:t xml:space="preserve">, </w:t>
      </w:r>
      <w:r w:rsidR="00EB2DC8" w:rsidRPr="003A52CC">
        <w:rPr>
          <w:rFonts w:ascii="Times New Roman" w:hAnsi="Times New Roman" w:cs="Times New Roman"/>
          <w:sz w:val="24"/>
          <w:szCs w:val="24"/>
        </w:rPr>
        <w:t xml:space="preserve"> and </w:t>
      </w:r>
      <w:r w:rsidR="00E122A3" w:rsidRPr="003A52CC">
        <w:rPr>
          <w:rFonts w:ascii="Times New Roman" w:hAnsi="Times New Roman" w:cs="Times New Roman"/>
          <w:sz w:val="24"/>
          <w:szCs w:val="24"/>
        </w:rPr>
        <w:t>“cuy”</w:t>
      </w:r>
      <w:r w:rsidR="00EB2DC8" w:rsidRPr="003A52CC">
        <w:rPr>
          <w:rFonts w:ascii="Times New Roman" w:hAnsi="Times New Roman" w:cs="Times New Roman"/>
          <w:sz w:val="24"/>
          <w:szCs w:val="24"/>
        </w:rPr>
        <w:t xml:space="preserve">. </w:t>
      </w:r>
      <w:r w:rsidR="00167BE1" w:rsidRPr="003A52CC">
        <w:rPr>
          <w:rFonts w:ascii="Times New Roman" w:hAnsi="Times New Roman" w:cs="Times New Roman"/>
          <w:sz w:val="24"/>
          <w:szCs w:val="24"/>
        </w:rPr>
        <w:t xml:space="preserve">Students used this to show </w:t>
      </w:r>
      <w:r w:rsidR="002A2EFA" w:rsidRPr="003A52CC">
        <w:rPr>
          <w:rFonts w:ascii="Times New Roman" w:hAnsi="Times New Roman" w:cs="Times New Roman"/>
          <w:sz w:val="24"/>
          <w:szCs w:val="24"/>
        </w:rPr>
        <w:t xml:space="preserve">their style in online communication. </w:t>
      </w:r>
    </w:p>
    <w:p w14:paraId="55F5D3A5" w14:textId="53400C5E" w:rsidR="00B60F41" w:rsidRPr="004B3365" w:rsidRDefault="00B60F41">
      <w:pPr>
        <w:rPr>
          <w:rFonts w:ascii="Times New Roman" w:hAnsi="Times New Roman" w:cs="Times New Roman"/>
        </w:rPr>
      </w:pPr>
    </w:p>
    <w:tbl>
      <w:tblPr>
        <w:tblStyle w:val="TableGrid"/>
        <w:tblW w:w="0" w:type="auto"/>
        <w:tblLook w:val="04A0" w:firstRow="1" w:lastRow="0" w:firstColumn="1" w:lastColumn="0" w:noHBand="0" w:noVBand="1"/>
      </w:tblPr>
      <w:tblGrid>
        <w:gridCol w:w="704"/>
        <w:gridCol w:w="3260"/>
        <w:gridCol w:w="1276"/>
        <w:gridCol w:w="1276"/>
      </w:tblGrid>
      <w:tr w:rsidR="007B2893" w:rsidRPr="004B3365" w14:paraId="0851B0D8" w14:textId="77777777" w:rsidTr="001C6861">
        <w:tc>
          <w:tcPr>
            <w:tcW w:w="704" w:type="dxa"/>
          </w:tcPr>
          <w:p w14:paraId="178EF436" w14:textId="11C6C69F" w:rsidR="007B2893" w:rsidRPr="004B3365" w:rsidRDefault="007B2893">
            <w:pPr>
              <w:rPr>
                <w:rFonts w:ascii="Times New Roman" w:hAnsi="Times New Roman" w:cs="Times New Roman"/>
              </w:rPr>
            </w:pPr>
            <w:r w:rsidRPr="004B3365">
              <w:rPr>
                <w:rFonts w:ascii="Times New Roman" w:hAnsi="Times New Roman" w:cs="Times New Roman"/>
              </w:rPr>
              <w:t xml:space="preserve">No. </w:t>
            </w:r>
          </w:p>
        </w:tc>
        <w:tc>
          <w:tcPr>
            <w:tcW w:w="3260" w:type="dxa"/>
          </w:tcPr>
          <w:p w14:paraId="623B7E87" w14:textId="12BFA22B" w:rsidR="007B2893" w:rsidRPr="004B3365" w:rsidRDefault="007B2893">
            <w:pPr>
              <w:rPr>
                <w:rFonts w:ascii="Times New Roman" w:hAnsi="Times New Roman" w:cs="Times New Roman"/>
              </w:rPr>
            </w:pPr>
            <w:r w:rsidRPr="004B3365">
              <w:rPr>
                <w:rFonts w:ascii="Times New Roman" w:hAnsi="Times New Roman" w:cs="Times New Roman"/>
              </w:rPr>
              <w:t>Slang words which origin from</w:t>
            </w:r>
          </w:p>
        </w:tc>
        <w:tc>
          <w:tcPr>
            <w:tcW w:w="1276" w:type="dxa"/>
          </w:tcPr>
          <w:p w14:paraId="1F71E2C0" w14:textId="397555F1" w:rsidR="007B2893" w:rsidRPr="004B3365" w:rsidRDefault="007B2893">
            <w:pPr>
              <w:rPr>
                <w:rFonts w:ascii="Times New Roman" w:hAnsi="Times New Roman" w:cs="Times New Roman"/>
              </w:rPr>
            </w:pPr>
            <w:r w:rsidRPr="004B3365">
              <w:rPr>
                <w:rFonts w:ascii="Times New Roman" w:hAnsi="Times New Roman" w:cs="Times New Roman"/>
              </w:rPr>
              <w:t xml:space="preserve">Frequency </w:t>
            </w:r>
          </w:p>
        </w:tc>
        <w:tc>
          <w:tcPr>
            <w:tcW w:w="1276" w:type="dxa"/>
          </w:tcPr>
          <w:p w14:paraId="6F14B431" w14:textId="2C2B4021" w:rsidR="007B2893" w:rsidRPr="004B3365" w:rsidRDefault="007B2893">
            <w:pPr>
              <w:rPr>
                <w:rFonts w:ascii="Times New Roman" w:hAnsi="Times New Roman" w:cs="Times New Roman"/>
              </w:rPr>
            </w:pPr>
            <w:r w:rsidRPr="004B3365">
              <w:rPr>
                <w:rFonts w:ascii="Times New Roman" w:hAnsi="Times New Roman" w:cs="Times New Roman"/>
              </w:rPr>
              <w:t xml:space="preserve">Percentage </w:t>
            </w:r>
          </w:p>
        </w:tc>
      </w:tr>
      <w:tr w:rsidR="007B2893" w:rsidRPr="004B3365" w14:paraId="0A827B9D" w14:textId="77777777" w:rsidTr="001C6861">
        <w:tc>
          <w:tcPr>
            <w:tcW w:w="704" w:type="dxa"/>
          </w:tcPr>
          <w:p w14:paraId="40F9F774" w14:textId="68D48E5E" w:rsidR="007B2893" w:rsidRPr="004B3365" w:rsidRDefault="00E3622A">
            <w:pPr>
              <w:rPr>
                <w:rFonts w:ascii="Times New Roman" w:hAnsi="Times New Roman" w:cs="Times New Roman"/>
              </w:rPr>
            </w:pPr>
            <w:r w:rsidRPr="004B3365">
              <w:rPr>
                <w:rFonts w:ascii="Times New Roman" w:hAnsi="Times New Roman" w:cs="Times New Roman"/>
              </w:rPr>
              <w:t>1.</w:t>
            </w:r>
          </w:p>
        </w:tc>
        <w:tc>
          <w:tcPr>
            <w:tcW w:w="3260" w:type="dxa"/>
          </w:tcPr>
          <w:p w14:paraId="509704B1" w14:textId="757B7BA3" w:rsidR="007B2893" w:rsidRPr="004B3365" w:rsidRDefault="00E3622A">
            <w:pPr>
              <w:rPr>
                <w:rFonts w:ascii="Times New Roman" w:hAnsi="Times New Roman" w:cs="Times New Roman"/>
              </w:rPr>
            </w:pPr>
            <w:r w:rsidRPr="004B3365">
              <w:rPr>
                <w:rFonts w:ascii="Times New Roman" w:hAnsi="Times New Roman" w:cs="Times New Roman"/>
              </w:rPr>
              <w:t xml:space="preserve">Indonesian </w:t>
            </w:r>
          </w:p>
        </w:tc>
        <w:tc>
          <w:tcPr>
            <w:tcW w:w="1276" w:type="dxa"/>
          </w:tcPr>
          <w:p w14:paraId="4C9BD530" w14:textId="7A876C72" w:rsidR="007B2893" w:rsidRPr="004B3365" w:rsidRDefault="001C3EC7">
            <w:pPr>
              <w:rPr>
                <w:rFonts w:ascii="Times New Roman" w:hAnsi="Times New Roman" w:cs="Times New Roman"/>
              </w:rPr>
            </w:pPr>
            <w:r w:rsidRPr="004B3365">
              <w:rPr>
                <w:rFonts w:ascii="Times New Roman" w:hAnsi="Times New Roman" w:cs="Times New Roman"/>
              </w:rPr>
              <w:t>1</w:t>
            </w:r>
            <w:r w:rsidR="00E9760C" w:rsidRPr="004B3365">
              <w:rPr>
                <w:rFonts w:ascii="Times New Roman" w:hAnsi="Times New Roman" w:cs="Times New Roman"/>
              </w:rPr>
              <w:t>6</w:t>
            </w:r>
          </w:p>
        </w:tc>
        <w:tc>
          <w:tcPr>
            <w:tcW w:w="1276" w:type="dxa"/>
          </w:tcPr>
          <w:p w14:paraId="114E78F1" w14:textId="27626136" w:rsidR="007B2893" w:rsidRPr="004B3365" w:rsidRDefault="009A0ED4">
            <w:pPr>
              <w:rPr>
                <w:rFonts w:ascii="Times New Roman" w:hAnsi="Times New Roman" w:cs="Times New Roman"/>
              </w:rPr>
            </w:pPr>
            <w:r w:rsidRPr="004B3365">
              <w:rPr>
                <w:rFonts w:ascii="Times New Roman" w:hAnsi="Times New Roman" w:cs="Times New Roman"/>
              </w:rPr>
              <w:t>5</w:t>
            </w:r>
            <w:r w:rsidR="008D2868" w:rsidRPr="004B3365">
              <w:rPr>
                <w:rFonts w:ascii="Times New Roman" w:hAnsi="Times New Roman" w:cs="Times New Roman"/>
              </w:rPr>
              <w:t>0</w:t>
            </w:r>
            <w:r w:rsidRPr="004B3365">
              <w:rPr>
                <w:rFonts w:ascii="Times New Roman" w:hAnsi="Times New Roman" w:cs="Times New Roman"/>
              </w:rPr>
              <w:t>%</w:t>
            </w:r>
          </w:p>
        </w:tc>
      </w:tr>
      <w:tr w:rsidR="007B2893" w:rsidRPr="004B3365" w14:paraId="2A0B2549" w14:textId="77777777" w:rsidTr="001C6861">
        <w:tc>
          <w:tcPr>
            <w:tcW w:w="704" w:type="dxa"/>
          </w:tcPr>
          <w:p w14:paraId="4ACCE324" w14:textId="302DA312" w:rsidR="007B2893" w:rsidRPr="004B3365" w:rsidRDefault="00E3622A">
            <w:pPr>
              <w:rPr>
                <w:rFonts w:ascii="Times New Roman" w:hAnsi="Times New Roman" w:cs="Times New Roman"/>
              </w:rPr>
            </w:pPr>
            <w:r w:rsidRPr="004B3365">
              <w:rPr>
                <w:rFonts w:ascii="Times New Roman" w:hAnsi="Times New Roman" w:cs="Times New Roman"/>
              </w:rPr>
              <w:t>2.</w:t>
            </w:r>
          </w:p>
        </w:tc>
        <w:tc>
          <w:tcPr>
            <w:tcW w:w="3260" w:type="dxa"/>
          </w:tcPr>
          <w:p w14:paraId="3132C341" w14:textId="7414EA20" w:rsidR="007B2893" w:rsidRPr="004B3365" w:rsidRDefault="00E3622A">
            <w:pPr>
              <w:rPr>
                <w:rFonts w:ascii="Times New Roman" w:hAnsi="Times New Roman" w:cs="Times New Roman"/>
              </w:rPr>
            </w:pPr>
            <w:r w:rsidRPr="004B3365">
              <w:rPr>
                <w:rFonts w:ascii="Times New Roman" w:hAnsi="Times New Roman" w:cs="Times New Roman"/>
              </w:rPr>
              <w:t xml:space="preserve">English </w:t>
            </w:r>
          </w:p>
        </w:tc>
        <w:tc>
          <w:tcPr>
            <w:tcW w:w="1276" w:type="dxa"/>
          </w:tcPr>
          <w:p w14:paraId="03797307" w14:textId="6ADCFC03" w:rsidR="007B2893" w:rsidRPr="004B3365" w:rsidRDefault="00E9760C">
            <w:pPr>
              <w:rPr>
                <w:rFonts w:ascii="Times New Roman" w:hAnsi="Times New Roman" w:cs="Times New Roman"/>
              </w:rPr>
            </w:pPr>
            <w:r w:rsidRPr="004B3365">
              <w:rPr>
                <w:rFonts w:ascii="Times New Roman" w:hAnsi="Times New Roman" w:cs="Times New Roman"/>
              </w:rPr>
              <w:t>9</w:t>
            </w:r>
          </w:p>
        </w:tc>
        <w:tc>
          <w:tcPr>
            <w:tcW w:w="1276" w:type="dxa"/>
          </w:tcPr>
          <w:p w14:paraId="653E81EC" w14:textId="096D219E" w:rsidR="007B2893" w:rsidRPr="004B3365" w:rsidRDefault="009A0ED4">
            <w:pPr>
              <w:rPr>
                <w:rFonts w:ascii="Times New Roman" w:hAnsi="Times New Roman" w:cs="Times New Roman"/>
              </w:rPr>
            </w:pPr>
            <w:r w:rsidRPr="004B3365">
              <w:rPr>
                <w:rFonts w:ascii="Times New Roman" w:hAnsi="Times New Roman" w:cs="Times New Roman"/>
              </w:rPr>
              <w:t>2</w:t>
            </w:r>
            <w:r w:rsidR="005678A7" w:rsidRPr="004B3365">
              <w:rPr>
                <w:rFonts w:ascii="Times New Roman" w:hAnsi="Times New Roman" w:cs="Times New Roman"/>
              </w:rPr>
              <w:t>8</w:t>
            </w:r>
            <w:r w:rsidRPr="004B3365">
              <w:rPr>
                <w:rFonts w:ascii="Times New Roman" w:hAnsi="Times New Roman" w:cs="Times New Roman"/>
              </w:rPr>
              <w:t>%</w:t>
            </w:r>
          </w:p>
        </w:tc>
      </w:tr>
      <w:tr w:rsidR="007B2893" w:rsidRPr="004B3365" w14:paraId="4CB83D3B" w14:textId="77777777" w:rsidTr="001C6861">
        <w:tc>
          <w:tcPr>
            <w:tcW w:w="704" w:type="dxa"/>
          </w:tcPr>
          <w:p w14:paraId="08A2203D" w14:textId="472122BE" w:rsidR="007B2893" w:rsidRPr="004B3365" w:rsidRDefault="00E3622A">
            <w:pPr>
              <w:rPr>
                <w:rFonts w:ascii="Times New Roman" w:hAnsi="Times New Roman" w:cs="Times New Roman"/>
              </w:rPr>
            </w:pPr>
            <w:r w:rsidRPr="004B3365">
              <w:rPr>
                <w:rFonts w:ascii="Times New Roman" w:hAnsi="Times New Roman" w:cs="Times New Roman"/>
              </w:rPr>
              <w:t xml:space="preserve">3. </w:t>
            </w:r>
          </w:p>
        </w:tc>
        <w:tc>
          <w:tcPr>
            <w:tcW w:w="3260" w:type="dxa"/>
          </w:tcPr>
          <w:p w14:paraId="4EBB78E9" w14:textId="4107201C" w:rsidR="007B2893" w:rsidRPr="004B3365" w:rsidRDefault="00D67094">
            <w:pPr>
              <w:rPr>
                <w:rFonts w:ascii="Times New Roman" w:hAnsi="Times New Roman" w:cs="Times New Roman"/>
              </w:rPr>
            </w:pPr>
            <w:r w:rsidRPr="004B3365">
              <w:rPr>
                <w:rFonts w:ascii="Times New Roman" w:hAnsi="Times New Roman" w:cs="Times New Roman"/>
              </w:rPr>
              <w:t xml:space="preserve">Social Media </w:t>
            </w:r>
          </w:p>
        </w:tc>
        <w:tc>
          <w:tcPr>
            <w:tcW w:w="1276" w:type="dxa"/>
          </w:tcPr>
          <w:p w14:paraId="091A57B1" w14:textId="46707672" w:rsidR="007B2893" w:rsidRPr="004B3365" w:rsidRDefault="00A0458F">
            <w:pPr>
              <w:rPr>
                <w:rFonts w:ascii="Times New Roman" w:hAnsi="Times New Roman" w:cs="Times New Roman"/>
              </w:rPr>
            </w:pPr>
            <w:r w:rsidRPr="004B3365">
              <w:rPr>
                <w:rFonts w:ascii="Times New Roman" w:hAnsi="Times New Roman" w:cs="Times New Roman"/>
              </w:rPr>
              <w:t>5</w:t>
            </w:r>
          </w:p>
        </w:tc>
        <w:tc>
          <w:tcPr>
            <w:tcW w:w="1276" w:type="dxa"/>
          </w:tcPr>
          <w:p w14:paraId="52A2DAFF" w14:textId="50D74C81" w:rsidR="007B2893" w:rsidRPr="004B3365" w:rsidRDefault="00A96472">
            <w:pPr>
              <w:rPr>
                <w:rFonts w:ascii="Times New Roman" w:hAnsi="Times New Roman" w:cs="Times New Roman"/>
              </w:rPr>
            </w:pPr>
            <w:r w:rsidRPr="004B3365">
              <w:rPr>
                <w:rFonts w:ascii="Times New Roman" w:hAnsi="Times New Roman" w:cs="Times New Roman"/>
              </w:rPr>
              <w:t>15%</w:t>
            </w:r>
          </w:p>
        </w:tc>
      </w:tr>
      <w:tr w:rsidR="00E3622A" w:rsidRPr="004B3365" w14:paraId="25CB2E11" w14:textId="77777777" w:rsidTr="001C6861">
        <w:tc>
          <w:tcPr>
            <w:tcW w:w="704" w:type="dxa"/>
          </w:tcPr>
          <w:p w14:paraId="472E7EB4" w14:textId="7261DED7" w:rsidR="00E3622A" w:rsidRPr="004B3365" w:rsidRDefault="006B20AF">
            <w:pPr>
              <w:rPr>
                <w:rFonts w:ascii="Times New Roman" w:hAnsi="Times New Roman" w:cs="Times New Roman"/>
              </w:rPr>
            </w:pPr>
            <w:r w:rsidRPr="004B3365">
              <w:rPr>
                <w:rFonts w:ascii="Times New Roman" w:hAnsi="Times New Roman" w:cs="Times New Roman"/>
              </w:rPr>
              <w:t xml:space="preserve">4. </w:t>
            </w:r>
          </w:p>
        </w:tc>
        <w:tc>
          <w:tcPr>
            <w:tcW w:w="3260" w:type="dxa"/>
          </w:tcPr>
          <w:p w14:paraId="5DBF8C0A" w14:textId="48FCBB70" w:rsidR="00E3622A" w:rsidRPr="004B3365" w:rsidRDefault="00D67094">
            <w:pPr>
              <w:rPr>
                <w:rFonts w:ascii="Times New Roman" w:hAnsi="Times New Roman" w:cs="Times New Roman"/>
              </w:rPr>
            </w:pPr>
            <w:r w:rsidRPr="004B3365">
              <w:rPr>
                <w:rFonts w:ascii="Times New Roman" w:hAnsi="Times New Roman" w:cs="Times New Roman"/>
              </w:rPr>
              <w:t>Javanese</w:t>
            </w:r>
          </w:p>
        </w:tc>
        <w:tc>
          <w:tcPr>
            <w:tcW w:w="1276" w:type="dxa"/>
          </w:tcPr>
          <w:p w14:paraId="186C54DF" w14:textId="46034679" w:rsidR="00E3622A" w:rsidRPr="004B3365" w:rsidRDefault="00A0458F">
            <w:pPr>
              <w:rPr>
                <w:rFonts w:ascii="Times New Roman" w:hAnsi="Times New Roman" w:cs="Times New Roman"/>
              </w:rPr>
            </w:pPr>
            <w:r w:rsidRPr="004B3365">
              <w:rPr>
                <w:rFonts w:ascii="Times New Roman" w:hAnsi="Times New Roman" w:cs="Times New Roman"/>
              </w:rPr>
              <w:t>2</w:t>
            </w:r>
          </w:p>
        </w:tc>
        <w:tc>
          <w:tcPr>
            <w:tcW w:w="1276" w:type="dxa"/>
          </w:tcPr>
          <w:p w14:paraId="0F009E72" w14:textId="02B496C3" w:rsidR="00E3622A" w:rsidRPr="004B3365" w:rsidRDefault="009F7E43">
            <w:pPr>
              <w:rPr>
                <w:rFonts w:ascii="Times New Roman" w:hAnsi="Times New Roman" w:cs="Times New Roman"/>
              </w:rPr>
            </w:pPr>
            <w:r w:rsidRPr="004B3365">
              <w:rPr>
                <w:rFonts w:ascii="Times New Roman" w:hAnsi="Times New Roman" w:cs="Times New Roman"/>
              </w:rPr>
              <w:t>7%</w:t>
            </w:r>
          </w:p>
        </w:tc>
      </w:tr>
    </w:tbl>
    <w:p w14:paraId="183AB774" w14:textId="41E67BCB" w:rsidR="00C81541" w:rsidRPr="004B3365" w:rsidRDefault="00784438">
      <w:pPr>
        <w:rPr>
          <w:rFonts w:ascii="Times New Roman" w:hAnsi="Times New Roman" w:cs="Times New Roman"/>
        </w:rPr>
      </w:pPr>
      <w:r>
        <w:rPr>
          <w:rFonts w:ascii="Times New Roman" w:hAnsi="Times New Roman" w:cs="Times New Roman"/>
        </w:rPr>
        <w:t xml:space="preserve">Table 1. The Types of Slang Words Used by Students </w:t>
      </w:r>
    </w:p>
    <w:p w14:paraId="113A57F7" w14:textId="77777777" w:rsidR="00460E10" w:rsidRPr="00FD3466" w:rsidRDefault="000E1F10" w:rsidP="00285DFC">
      <w:pPr>
        <w:spacing w:after="0"/>
        <w:ind w:firstLine="720"/>
        <w:jc w:val="both"/>
        <w:rPr>
          <w:rFonts w:ascii="Times New Roman" w:hAnsi="Times New Roman" w:cs="Times New Roman"/>
          <w:sz w:val="24"/>
          <w:szCs w:val="24"/>
        </w:rPr>
      </w:pPr>
      <w:r w:rsidRPr="00FD3466">
        <w:rPr>
          <w:rFonts w:ascii="Times New Roman" w:hAnsi="Times New Roman" w:cs="Times New Roman"/>
          <w:sz w:val="24"/>
          <w:szCs w:val="24"/>
        </w:rPr>
        <w:lastRenderedPageBreak/>
        <w:t xml:space="preserve">Different from Indonesian slang words, English slang words used by students were </w:t>
      </w:r>
      <w:r w:rsidR="003848D4" w:rsidRPr="00FD3466">
        <w:rPr>
          <w:rFonts w:ascii="Times New Roman" w:hAnsi="Times New Roman" w:cs="Times New Roman"/>
          <w:sz w:val="24"/>
          <w:szCs w:val="24"/>
        </w:rPr>
        <w:t>words that were commonly used such as the word “so-so”and “kinda”</w:t>
      </w:r>
      <w:r w:rsidR="00123031" w:rsidRPr="00FD3466">
        <w:rPr>
          <w:rFonts w:ascii="Times New Roman" w:hAnsi="Times New Roman" w:cs="Times New Roman"/>
          <w:sz w:val="24"/>
          <w:szCs w:val="24"/>
        </w:rPr>
        <w:t xml:space="preserve">. Students mostly used English slang words related to term of address for instance </w:t>
      </w:r>
      <w:r w:rsidR="000821DC" w:rsidRPr="00FD3466">
        <w:rPr>
          <w:rFonts w:ascii="Times New Roman" w:hAnsi="Times New Roman" w:cs="Times New Roman"/>
          <w:sz w:val="24"/>
          <w:szCs w:val="24"/>
        </w:rPr>
        <w:t xml:space="preserve">“sist”and “dude”. </w:t>
      </w:r>
      <w:r w:rsidR="00CF1B8D" w:rsidRPr="00FD3466">
        <w:rPr>
          <w:rFonts w:ascii="Times New Roman" w:hAnsi="Times New Roman" w:cs="Times New Roman"/>
          <w:sz w:val="24"/>
          <w:szCs w:val="24"/>
        </w:rPr>
        <w:t>Additionally</w:t>
      </w:r>
      <w:r w:rsidR="00CC04D8" w:rsidRPr="00FD3466">
        <w:rPr>
          <w:rFonts w:ascii="Times New Roman" w:hAnsi="Times New Roman" w:cs="Times New Roman"/>
          <w:sz w:val="24"/>
          <w:szCs w:val="24"/>
        </w:rPr>
        <w:t xml:space="preserve">, </w:t>
      </w:r>
      <w:r w:rsidR="00527498" w:rsidRPr="00FD3466">
        <w:rPr>
          <w:rFonts w:ascii="Times New Roman" w:hAnsi="Times New Roman" w:cs="Times New Roman"/>
          <w:sz w:val="24"/>
          <w:szCs w:val="24"/>
        </w:rPr>
        <w:t xml:space="preserve">there was one slang word which is formed by acronym in the word “lol”. </w:t>
      </w:r>
    </w:p>
    <w:p w14:paraId="5E96DD76" w14:textId="725064DD" w:rsidR="006C008A" w:rsidRPr="00FD3466" w:rsidRDefault="0030253D" w:rsidP="00285DFC">
      <w:pPr>
        <w:spacing w:after="0"/>
        <w:ind w:firstLine="720"/>
        <w:jc w:val="both"/>
        <w:rPr>
          <w:rFonts w:ascii="Times New Roman" w:hAnsi="Times New Roman" w:cs="Times New Roman"/>
          <w:sz w:val="24"/>
          <w:szCs w:val="24"/>
        </w:rPr>
      </w:pPr>
      <w:r w:rsidRPr="00FD3466">
        <w:rPr>
          <w:rFonts w:ascii="Times New Roman" w:hAnsi="Times New Roman" w:cs="Times New Roman"/>
          <w:sz w:val="24"/>
          <w:szCs w:val="24"/>
        </w:rPr>
        <w:t>Moreover, some students were influenced by internet, especially social media and online game</w:t>
      </w:r>
      <w:r w:rsidR="00B01026" w:rsidRPr="00FD3466">
        <w:rPr>
          <w:rFonts w:ascii="Times New Roman" w:hAnsi="Times New Roman" w:cs="Times New Roman"/>
          <w:sz w:val="24"/>
          <w:szCs w:val="24"/>
        </w:rPr>
        <w:t>s</w:t>
      </w:r>
      <w:r w:rsidRPr="00FD3466">
        <w:rPr>
          <w:rFonts w:ascii="Times New Roman" w:hAnsi="Times New Roman" w:cs="Times New Roman"/>
          <w:sz w:val="24"/>
          <w:szCs w:val="24"/>
        </w:rPr>
        <w:t xml:space="preserve">. </w:t>
      </w:r>
      <w:r w:rsidR="006923E4" w:rsidRPr="00FD3466">
        <w:rPr>
          <w:rFonts w:ascii="Times New Roman" w:hAnsi="Times New Roman" w:cs="Times New Roman"/>
          <w:sz w:val="24"/>
          <w:szCs w:val="24"/>
        </w:rPr>
        <w:t xml:space="preserve">Some students used </w:t>
      </w:r>
      <w:r w:rsidR="00993D96" w:rsidRPr="00FD3466">
        <w:rPr>
          <w:rFonts w:ascii="Times New Roman" w:hAnsi="Times New Roman" w:cs="Times New Roman"/>
          <w:sz w:val="24"/>
          <w:szCs w:val="24"/>
        </w:rPr>
        <w:t xml:space="preserve">popular </w:t>
      </w:r>
      <w:r w:rsidR="006923E4" w:rsidRPr="00FD3466">
        <w:rPr>
          <w:rFonts w:ascii="Times New Roman" w:hAnsi="Times New Roman" w:cs="Times New Roman"/>
          <w:sz w:val="24"/>
          <w:szCs w:val="24"/>
        </w:rPr>
        <w:t xml:space="preserve">slang words which </w:t>
      </w:r>
      <w:r w:rsidR="00993D96" w:rsidRPr="00FD3466">
        <w:rPr>
          <w:rFonts w:ascii="Times New Roman" w:hAnsi="Times New Roman" w:cs="Times New Roman"/>
          <w:sz w:val="24"/>
          <w:szCs w:val="24"/>
        </w:rPr>
        <w:t xml:space="preserve">origin is from </w:t>
      </w:r>
      <w:r w:rsidR="004C42E4" w:rsidRPr="00FD3466">
        <w:rPr>
          <w:rFonts w:ascii="Times New Roman" w:hAnsi="Times New Roman" w:cs="Times New Roman"/>
          <w:sz w:val="24"/>
          <w:szCs w:val="24"/>
        </w:rPr>
        <w:t>social media</w:t>
      </w:r>
      <w:r w:rsidR="00166209" w:rsidRPr="00FD3466">
        <w:rPr>
          <w:rFonts w:ascii="Times New Roman" w:hAnsi="Times New Roman" w:cs="Times New Roman"/>
          <w:sz w:val="24"/>
          <w:szCs w:val="24"/>
        </w:rPr>
        <w:t xml:space="preserve"> such as the word “uwu”</w:t>
      </w:r>
      <w:r w:rsidR="004C42E4" w:rsidRPr="00FD3466">
        <w:rPr>
          <w:rFonts w:ascii="Times New Roman" w:hAnsi="Times New Roman" w:cs="Times New Roman"/>
          <w:sz w:val="24"/>
          <w:szCs w:val="24"/>
        </w:rPr>
        <w:t xml:space="preserve">. </w:t>
      </w:r>
      <w:r w:rsidR="0058323D" w:rsidRPr="00FD3466">
        <w:rPr>
          <w:rFonts w:ascii="Times New Roman" w:hAnsi="Times New Roman" w:cs="Times New Roman"/>
          <w:sz w:val="24"/>
          <w:szCs w:val="24"/>
        </w:rPr>
        <w:t xml:space="preserve">UwU is slang word which is formed from the emoticon that is commonly used when chatting in social media, it symbolizes a cute face. </w:t>
      </w:r>
      <w:r w:rsidR="00352246" w:rsidRPr="00FD3466">
        <w:rPr>
          <w:rFonts w:ascii="Times New Roman" w:hAnsi="Times New Roman" w:cs="Times New Roman"/>
          <w:sz w:val="24"/>
          <w:szCs w:val="24"/>
        </w:rPr>
        <w:t>Another slang word from the social that was used by students is “c</w:t>
      </w:r>
      <w:r w:rsidR="00A20E7C" w:rsidRPr="00FD3466">
        <w:rPr>
          <w:rFonts w:ascii="Times New Roman" w:hAnsi="Times New Roman" w:cs="Times New Roman"/>
          <w:sz w:val="24"/>
          <w:szCs w:val="24"/>
        </w:rPr>
        <w:t>miiw”</w:t>
      </w:r>
      <w:r w:rsidR="001048C3" w:rsidRPr="00FD3466">
        <w:rPr>
          <w:rFonts w:ascii="Times New Roman" w:hAnsi="Times New Roman" w:cs="Times New Roman"/>
          <w:sz w:val="24"/>
          <w:szCs w:val="24"/>
        </w:rPr>
        <w:t xml:space="preserve">. </w:t>
      </w:r>
      <w:r w:rsidR="00B839DA" w:rsidRPr="00FD3466">
        <w:rPr>
          <w:rFonts w:ascii="Times New Roman" w:hAnsi="Times New Roman" w:cs="Times New Roman"/>
          <w:sz w:val="24"/>
          <w:szCs w:val="24"/>
        </w:rPr>
        <w:t>“cmiiw” is acronym slang word which means</w:t>
      </w:r>
      <w:r w:rsidR="00B01026" w:rsidRPr="00FD3466">
        <w:rPr>
          <w:rFonts w:ascii="Times New Roman" w:hAnsi="Times New Roman" w:cs="Times New Roman"/>
          <w:sz w:val="24"/>
          <w:szCs w:val="24"/>
        </w:rPr>
        <w:t xml:space="preserve"> “correct me if I’m wrong”. </w:t>
      </w:r>
    </w:p>
    <w:p w14:paraId="5F57F083" w14:textId="0B312C12" w:rsidR="00CD32B9" w:rsidRPr="00FD3466" w:rsidRDefault="00865AB0" w:rsidP="00285DFC">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 xml:space="preserve">Besides, there were two slang words which were formed from the term used in online game, </w:t>
      </w:r>
      <w:r w:rsidR="00AD1D2C" w:rsidRPr="00FD3466">
        <w:rPr>
          <w:rFonts w:ascii="Times New Roman" w:hAnsi="Times New Roman" w:cs="Times New Roman"/>
          <w:sz w:val="24"/>
          <w:szCs w:val="24"/>
        </w:rPr>
        <w:t>namely “buff” and “</w:t>
      </w:r>
      <w:r w:rsidR="00CC36CC" w:rsidRPr="00FD3466">
        <w:rPr>
          <w:rFonts w:ascii="Times New Roman" w:hAnsi="Times New Roman" w:cs="Times New Roman"/>
          <w:sz w:val="24"/>
          <w:szCs w:val="24"/>
        </w:rPr>
        <w:t>b</w:t>
      </w:r>
      <w:r w:rsidR="00AD1D2C" w:rsidRPr="00FD3466">
        <w:rPr>
          <w:rFonts w:ascii="Times New Roman" w:hAnsi="Times New Roman" w:cs="Times New Roman"/>
          <w:sz w:val="24"/>
          <w:szCs w:val="24"/>
        </w:rPr>
        <w:t xml:space="preserve">jierr”. </w:t>
      </w:r>
      <w:r w:rsidR="00DE56E5" w:rsidRPr="00FD3466">
        <w:rPr>
          <w:rFonts w:ascii="Times New Roman" w:hAnsi="Times New Roman" w:cs="Times New Roman"/>
          <w:sz w:val="24"/>
          <w:szCs w:val="24"/>
        </w:rPr>
        <w:t xml:space="preserve">“Buff” is slang word borrowing from English. It means to </w:t>
      </w:r>
      <w:r w:rsidR="00BC1542" w:rsidRPr="00FD3466">
        <w:rPr>
          <w:rFonts w:ascii="Times New Roman" w:hAnsi="Times New Roman" w:cs="Times New Roman"/>
          <w:sz w:val="24"/>
          <w:szCs w:val="24"/>
        </w:rPr>
        <w:t xml:space="preserve">give power or to stabilize the </w:t>
      </w:r>
      <w:r w:rsidR="002E1445" w:rsidRPr="00FD3466">
        <w:rPr>
          <w:rFonts w:ascii="Times New Roman" w:hAnsi="Times New Roman" w:cs="Times New Roman"/>
          <w:sz w:val="24"/>
          <w:szCs w:val="24"/>
        </w:rPr>
        <w:t>performance</w:t>
      </w:r>
      <w:r w:rsidR="00BC1542" w:rsidRPr="00FD3466">
        <w:rPr>
          <w:rFonts w:ascii="Times New Roman" w:hAnsi="Times New Roman" w:cs="Times New Roman"/>
          <w:sz w:val="24"/>
          <w:szCs w:val="24"/>
        </w:rPr>
        <w:t>.</w:t>
      </w:r>
      <w:r w:rsidR="00EE2B83" w:rsidRPr="00FD3466">
        <w:rPr>
          <w:rFonts w:ascii="Times New Roman" w:hAnsi="Times New Roman" w:cs="Times New Roman"/>
          <w:sz w:val="24"/>
          <w:szCs w:val="24"/>
        </w:rPr>
        <w:t xml:space="preserve"> </w:t>
      </w:r>
      <w:r w:rsidR="00E73E8D" w:rsidRPr="00FD3466">
        <w:rPr>
          <w:rFonts w:ascii="Times New Roman" w:hAnsi="Times New Roman" w:cs="Times New Roman"/>
          <w:sz w:val="24"/>
          <w:szCs w:val="24"/>
        </w:rPr>
        <w:t xml:space="preserve">Bjierr is </w:t>
      </w:r>
      <w:r w:rsidR="00B35B5D" w:rsidRPr="00FD3466">
        <w:rPr>
          <w:rFonts w:ascii="Times New Roman" w:hAnsi="Times New Roman" w:cs="Times New Roman"/>
          <w:sz w:val="24"/>
          <w:szCs w:val="24"/>
        </w:rPr>
        <w:t xml:space="preserve">also </w:t>
      </w:r>
      <w:r w:rsidR="00D40FB6" w:rsidRPr="00FD3466">
        <w:rPr>
          <w:rFonts w:ascii="Times New Roman" w:hAnsi="Times New Roman" w:cs="Times New Roman"/>
          <w:sz w:val="24"/>
          <w:szCs w:val="24"/>
        </w:rPr>
        <w:t>slang word which origin</w:t>
      </w:r>
      <w:r w:rsidR="00F11357" w:rsidRPr="00FD3466">
        <w:rPr>
          <w:rFonts w:ascii="Times New Roman" w:hAnsi="Times New Roman" w:cs="Times New Roman"/>
          <w:sz w:val="24"/>
          <w:szCs w:val="24"/>
        </w:rPr>
        <w:t xml:space="preserve"> from </w:t>
      </w:r>
      <w:r w:rsidR="00774CF0" w:rsidRPr="00FD3466">
        <w:rPr>
          <w:rFonts w:ascii="Times New Roman" w:hAnsi="Times New Roman" w:cs="Times New Roman"/>
          <w:sz w:val="24"/>
          <w:szCs w:val="24"/>
        </w:rPr>
        <w:t xml:space="preserve">online game. </w:t>
      </w:r>
      <w:r w:rsidR="00A54EC3" w:rsidRPr="00FD3466">
        <w:rPr>
          <w:rFonts w:ascii="Times New Roman" w:hAnsi="Times New Roman" w:cs="Times New Roman"/>
          <w:sz w:val="24"/>
          <w:szCs w:val="24"/>
        </w:rPr>
        <w:t xml:space="preserve">Historically it is formed </w:t>
      </w:r>
      <w:r w:rsidR="00E020B2" w:rsidRPr="00FD3466">
        <w:rPr>
          <w:rFonts w:ascii="Times New Roman" w:hAnsi="Times New Roman" w:cs="Times New Roman"/>
          <w:sz w:val="24"/>
          <w:szCs w:val="24"/>
        </w:rPr>
        <w:t xml:space="preserve">by </w:t>
      </w:r>
      <w:r w:rsidR="00951DB8" w:rsidRPr="00FD3466">
        <w:rPr>
          <w:rFonts w:ascii="Times New Roman" w:hAnsi="Times New Roman" w:cs="Times New Roman"/>
          <w:sz w:val="24"/>
          <w:szCs w:val="24"/>
        </w:rPr>
        <w:t xml:space="preserve">the habit of gamers who made typo </w:t>
      </w:r>
      <w:r w:rsidR="00742431" w:rsidRPr="00FD3466">
        <w:rPr>
          <w:rFonts w:ascii="Times New Roman" w:hAnsi="Times New Roman" w:cs="Times New Roman"/>
          <w:sz w:val="24"/>
          <w:szCs w:val="24"/>
        </w:rPr>
        <w:t xml:space="preserve">when he/she </w:t>
      </w:r>
      <w:r w:rsidR="000E3510" w:rsidRPr="00FD3466">
        <w:rPr>
          <w:rFonts w:ascii="Times New Roman" w:hAnsi="Times New Roman" w:cs="Times New Roman"/>
          <w:sz w:val="24"/>
          <w:szCs w:val="24"/>
        </w:rPr>
        <w:t xml:space="preserve">wanted to say </w:t>
      </w:r>
      <w:r w:rsidR="0056744B" w:rsidRPr="00FD3466">
        <w:rPr>
          <w:rFonts w:ascii="Times New Roman" w:hAnsi="Times New Roman" w:cs="Times New Roman"/>
          <w:sz w:val="24"/>
          <w:szCs w:val="24"/>
        </w:rPr>
        <w:t xml:space="preserve">something rude using swear word. </w:t>
      </w:r>
      <w:r w:rsidR="00944FE1" w:rsidRPr="00FD3466">
        <w:rPr>
          <w:rFonts w:ascii="Times New Roman" w:hAnsi="Times New Roman" w:cs="Times New Roman"/>
          <w:sz w:val="24"/>
          <w:szCs w:val="24"/>
        </w:rPr>
        <w:t xml:space="preserve">It indicated that </w:t>
      </w:r>
      <w:r w:rsidR="00843F3C" w:rsidRPr="00FD3466">
        <w:rPr>
          <w:rFonts w:ascii="Times New Roman" w:hAnsi="Times New Roman" w:cs="Times New Roman"/>
          <w:sz w:val="24"/>
          <w:szCs w:val="24"/>
        </w:rPr>
        <w:t xml:space="preserve">“bjierr” is soften swear word. Student used this word </w:t>
      </w:r>
      <w:r w:rsidR="002734A2" w:rsidRPr="00FD3466">
        <w:rPr>
          <w:rFonts w:ascii="Times New Roman" w:hAnsi="Times New Roman" w:cs="Times New Roman"/>
          <w:sz w:val="24"/>
          <w:szCs w:val="24"/>
        </w:rPr>
        <w:t>to express their feeling in quite polite way</w:t>
      </w:r>
      <w:r w:rsidR="004B07C7" w:rsidRPr="00FD3466">
        <w:rPr>
          <w:rFonts w:ascii="Times New Roman" w:hAnsi="Times New Roman" w:cs="Times New Roman"/>
          <w:sz w:val="24"/>
          <w:szCs w:val="24"/>
        </w:rPr>
        <w:t xml:space="preserve"> to </w:t>
      </w:r>
      <w:r w:rsidR="005A1E78" w:rsidRPr="00FD3466">
        <w:rPr>
          <w:rFonts w:ascii="Times New Roman" w:hAnsi="Times New Roman" w:cs="Times New Roman"/>
          <w:sz w:val="24"/>
          <w:szCs w:val="24"/>
        </w:rPr>
        <w:t xml:space="preserve">safe face in formal situation. </w:t>
      </w:r>
      <w:r w:rsidR="00D31127" w:rsidRPr="00FD3466">
        <w:rPr>
          <w:rFonts w:ascii="Times New Roman" w:hAnsi="Times New Roman" w:cs="Times New Roman"/>
          <w:sz w:val="24"/>
          <w:szCs w:val="24"/>
        </w:rPr>
        <w:t xml:space="preserve">Moreover, </w:t>
      </w:r>
      <w:r w:rsidR="0039023E" w:rsidRPr="00FD3466">
        <w:rPr>
          <w:rFonts w:ascii="Times New Roman" w:hAnsi="Times New Roman" w:cs="Times New Roman"/>
          <w:sz w:val="24"/>
          <w:szCs w:val="24"/>
        </w:rPr>
        <w:t xml:space="preserve">there </w:t>
      </w:r>
      <w:r w:rsidR="00165CFD" w:rsidRPr="00FD3466">
        <w:rPr>
          <w:rFonts w:ascii="Times New Roman" w:hAnsi="Times New Roman" w:cs="Times New Roman"/>
          <w:sz w:val="24"/>
          <w:szCs w:val="24"/>
        </w:rPr>
        <w:t>is</w:t>
      </w:r>
      <w:r w:rsidR="0039023E" w:rsidRPr="00FD3466">
        <w:rPr>
          <w:rFonts w:ascii="Times New Roman" w:hAnsi="Times New Roman" w:cs="Times New Roman"/>
          <w:sz w:val="24"/>
          <w:szCs w:val="24"/>
        </w:rPr>
        <w:t xml:space="preserve"> slang word </w:t>
      </w:r>
      <w:r w:rsidR="00DB613B" w:rsidRPr="00FD3466">
        <w:rPr>
          <w:rFonts w:ascii="Times New Roman" w:hAnsi="Times New Roman" w:cs="Times New Roman"/>
          <w:sz w:val="24"/>
          <w:szCs w:val="24"/>
        </w:rPr>
        <w:t xml:space="preserve">which origin from the social media that </w:t>
      </w:r>
      <w:r w:rsidR="00165CFD" w:rsidRPr="00FD3466">
        <w:rPr>
          <w:rFonts w:ascii="Times New Roman" w:hAnsi="Times New Roman" w:cs="Times New Roman"/>
          <w:sz w:val="24"/>
          <w:szCs w:val="24"/>
        </w:rPr>
        <w:t>is</w:t>
      </w:r>
      <w:r w:rsidR="00DB613B" w:rsidRPr="00FD3466">
        <w:rPr>
          <w:rFonts w:ascii="Times New Roman" w:hAnsi="Times New Roman" w:cs="Times New Roman"/>
          <w:sz w:val="24"/>
          <w:szCs w:val="24"/>
        </w:rPr>
        <w:t xml:space="preserve"> used to address </w:t>
      </w:r>
      <w:r w:rsidR="00506EF7" w:rsidRPr="00FD3466">
        <w:rPr>
          <w:rFonts w:ascii="Times New Roman" w:hAnsi="Times New Roman" w:cs="Times New Roman"/>
          <w:sz w:val="24"/>
          <w:szCs w:val="24"/>
        </w:rPr>
        <w:t xml:space="preserve">someone, namely </w:t>
      </w:r>
      <w:r w:rsidR="00707932" w:rsidRPr="00FD3466">
        <w:rPr>
          <w:rFonts w:ascii="Times New Roman" w:hAnsi="Times New Roman" w:cs="Times New Roman"/>
          <w:sz w:val="24"/>
          <w:szCs w:val="24"/>
        </w:rPr>
        <w:t xml:space="preserve">“gan”. </w:t>
      </w:r>
      <w:r w:rsidR="008C1B02" w:rsidRPr="00FD3466">
        <w:rPr>
          <w:rFonts w:ascii="Times New Roman" w:hAnsi="Times New Roman" w:cs="Times New Roman"/>
          <w:sz w:val="24"/>
          <w:szCs w:val="24"/>
        </w:rPr>
        <w:t xml:space="preserve">“Gan” is the term address to mention someone in “kaskus” (Indonesian popular social media). </w:t>
      </w:r>
      <w:r w:rsidR="00CD32B9" w:rsidRPr="00FD3466">
        <w:rPr>
          <w:rFonts w:ascii="Times New Roman" w:hAnsi="Times New Roman" w:cs="Times New Roman"/>
          <w:sz w:val="24"/>
          <w:szCs w:val="24"/>
        </w:rPr>
        <w:t xml:space="preserve">Besides, there were also Javanese slang words </w:t>
      </w:r>
      <w:r w:rsidR="00FF3EA3" w:rsidRPr="00FD3466">
        <w:rPr>
          <w:rFonts w:ascii="Times New Roman" w:hAnsi="Times New Roman" w:cs="Times New Roman"/>
          <w:sz w:val="24"/>
          <w:szCs w:val="24"/>
        </w:rPr>
        <w:t xml:space="preserve">which were used to address someone by students, </w:t>
      </w:r>
      <w:r w:rsidR="00CB6752" w:rsidRPr="00FD3466">
        <w:rPr>
          <w:rFonts w:ascii="Times New Roman" w:hAnsi="Times New Roman" w:cs="Times New Roman"/>
          <w:sz w:val="24"/>
          <w:szCs w:val="24"/>
        </w:rPr>
        <w:t xml:space="preserve">namely “lur” and “slur”. </w:t>
      </w:r>
      <w:r w:rsidR="00CB2AAE" w:rsidRPr="00FD3466">
        <w:rPr>
          <w:rFonts w:ascii="Times New Roman" w:hAnsi="Times New Roman" w:cs="Times New Roman"/>
          <w:sz w:val="24"/>
          <w:szCs w:val="24"/>
        </w:rPr>
        <w:t xml:space="preserve">Those slang words </w:t>
      </w:r>
      <w:r w:rsidR="00560C66" w:rsidRPr="00FD3466">
        <w:rPr>
          <w:rFonts w:ascii="Times New Roman" w:hAnsi="Times New Roman" w:cs="Times New Roman"/>
          <w:sz w:val="24"/>
          <w:szCs w:val="24"/>
        </w:rPr>
        <w:t xml:space="preserve">were clipped from the word “dulur” “seduluran” </w:t>
      </w:r>
      <w:r w:rsidR="008F79ED" w:rsidRPr="00FD3466">
        <w:rPr>
          <w:rFonts w:ascii="Times New Roman" w:hAnsi="Times New Roman" w:cs="Times New Roman"/>
          <w:sz w:val="24"/>
          <w:szCs w:val="24"/>
        </w:rPr>
        <w:t xml:space="preserve">which means “guys”. </w:t>
      </w:r>
    </w:p>
    <w:p w14:paraId="2A2AF229" w14:textId="77777777" w:rsidR="00C81541" w:rsidRPr="00FD3466" w:rsidRDefault="00C81541" w:rsidP="00285DFC">
      <w:pPr>
        <w:spacing w:after="0"/>
        <w:rPr>
          <w:rFonts w:ascii="Times New Roman" w:hAnsi="Times New Roman" w:cs="Times New Roman"/>
          <w:sz w:val="24"/>
          <w:szCs w:val="24"/>
        </w:rPr>
      </w:pPr>
    </w:p>
    <w:p w14:paraId="2A21C5DF" w14:textId="6E06DCF4" w:rsidR="00993A4C" w:rsidRPr="00FD3466" w:rsidRDefault="00993A4C">
      <w:pPr>
        <w:rPr>
          <w:rFonts w:ascii="Times New Roman" w:hAnsi="Times New Roman" w:cs="Times New Roman"/>
          <w:sz w:val="24"/>
          <w:szCs w:val="24"/>
        </w:rPr>
      </w:pPr>
      <w:r w:rsidRPr="00FD3466">
        <w:rPr>
          <w:rFonts w:ascii="Times New Roman" w:hAnsi="Times New Roman" w:cs="Times New Roman"/>
          <w:sz w:val="24"/>
          <w:szCs w:val="24"/>
        </w:rPr>
        <w:t>The Context</w:t>
      </w:r>
      <w:r w:rsidR="004252AF" w:rsidRPr="00FD3466">
        <w:rPr>
          <w:rFonts w:ascii="Times New Roman" w:hAnsi="Times New Roman" w:cs="Times New Roman"/>
          <w:sz w:val="24"/>
          <w:szCs w:val="24"/>
        </w:rPr>
        <w:t>ual</w:t>
      </w:r>
      <w:r w:rsidRPr="00FD3466">
        <w:rPr>
          <w:rFonts w:ascii="Times New Roman" w:hAnsi="Times New Roman" w:cs="Times New Roman"/>
          <w:sz w:val="24"/>
          <w:szCs w:val="24"/>
        </w:rPr>
        <w:t xml:space="preserve"> Use of Slang Words </w:t>
      </w:r>
    </w:p>
    <w:p w14:paraId="7FDD6E54" w14:textId="77777777" w:rsidR="006C3AE7" w:rsidRPr="00FD3466" w:rsidRDefault="00E11ED5" w:rsidP="00285DFC">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 xml:space="preserve">Students mostly did not use slang words </w:t>
      </w:r>
      <w:r w:rsidR="003D43A2" w:rsidRPr="00FD3466">
        <w:rPr>
          <w:rFonts w:ascii="Times New Roman" w:hAnsi="Times New Roman" w:cs="Times New Roman"/>
          <w:sz w:val="24"/>
          <w:szCs w:val="24"/>
        </w:rPr>
        <w:t xml:space="preserve">all the time, there were several situation and context they used the slang words. </w:t>
      </w:r>
      <w:r w:rsidR="00E94E4F" w:rsidRPr="00FD3466">
        <w:rPr>
          <w:rFonts w:ascii="Times New Roman" w:hAnsi="Times New Roman" w:cs="Times New Roman"/>
          <w:sz w:val="24"/>
          <w:szCs w:val="24"/>
        </w:rPr>
        <w:t xml:space="preserve">The first was </w:t>
      </w:r>
      <w:r w:rsidR="00433E1E" w:rsidRPr="00FD3466">
        <w:rPr>
          <w:rFonts w:ascii="Times New Roman" w:hAnsi="Times New Roman" w:cs="Times New Roman"/>
          <w:sz w:val="24"/>
          <w:szCs w:val="24"/>
        </w:rPr>
        <w:t xml:space="preserve">(1) they used </w:t>
      </w:r>
      <w:r w:rsidR="00EF1C84" w:rsidRPr="00FD3466">
        <w:rPr>
          <w:rFonts w:ascii="Times New Roman" w:hAnsi="Times New Roman" w:cs="Times New Roman"/>
          <w:sz w:val="24"/>
          <w:szCs w:val="24"/>
        </w:rPr>
        <w:t>slang words when they chat</w:t>
      </w:r>
      <w:r w:rsidR="008106C9" w:rsidRPr="00FD3466">
        <w:rPr>
          <w:rFonts w:ascii="Times New Roman" w:hAnsi="Times New Roman" w:cs="Times New Roman"/>
          <w:sz w:val="24"/>
          <w:szCs w:val="24"/>
        </w:rPr>
        <w:t>ted</w:t>
      </w:r>
      <w:r w:rsidR="00EF1C84" w:rsidRPr="00FD3466">
        <w:rPr>
          <w:rFonts w:ascii="Times New Roman" w:hAnsi="Times New Roman" w:cs="Times New Roman"/>
          <w:sz w:val="24"/>
          <w:szCs w:val="24"/>
        </w:rPr>
        <w:t xml:space="preserve"> with their </w:t>
      </w:r>
      <w:r w:rsidR="008106C9" w:rsidRPr="00FD3466">
        <w:rPr>
          <w:rFonts w:ascii="Times New Roman" w:hAnsi="Times New Roman" w:cs="Times New Roman"/>
          <w:sz w:val="24"/>
          <w:szCs w:val="24"/>
        </w:rPr>
        <w:t>classmates in discussing informal topic such as holiday, make up class, and connection problem</w:t>
      </w:r>
      <w:r w:rsidR="00B439FB" w:rsidRPr="00FD3466">
        <w:rPr>
          <w:rFonts w:ascii="Times New Roman" w:hAnsi="Times New Roman" w:cs="Times New Roman"/>
          <w:sz w:val="24"/>
          <w:szCs w:val="24"/>
        </w:rPr>
        <w:t xml:space="preserve">. </w:t>
      </w:r>
      <w:r w:rsidR="00D66A73" w:rsidRPr="00FD3466">
        <w:rPr>
          <w:rFonts w:ascii="Times New Roman" w:hAnsi="Times New Roman" w:cs="Times New Roman"/>
          <w:sz w:val="24"/>
          <w:szCs w:val="24"/>
        </w:rPr>
        <w:t>Secondly, students used slang words to express feelings</w:t>
      </w:r>
      <w:r w:rsidR="009F37EF" w:rsidRPr="00FD3466">
        <w:rPr>
          <w:rFonts w:ascii="Times New Roman" w:hAnsi="Times New Roman" w:cs="Times New Roman"/>
          <w:sz w:val="24"/>
          <w:szCs w:val="24"/>
        </w:rPr>
        <w:t>; t</w:t>
      </w:r>
      <w:r w:rsidR="00BD6B80" w:rsidRPr="00FD3466">
        <w:rPr>
          <w:rFonts w:ascii="Times New Roman" w:hAnsi="Times New Roman" w:cs="Times New Roman"/>
          <w:sz w:val="24"/>
          <w:szCs w:val="24"/>
        </w:rPr>
        <w:t>he feeling of a</w:t>
      </w:r>
      <w:r w:rsidR="0047263B" w:rsidRPr="00FD3466">
        <w:rPr>
          <w:rFonts w:ascii="Times New Roman" w:hAnsi="Times New Roman" w:cs="Times New Roman"/>
          <w:sz w:val="24"/>
          <w:szCs w:val="24"/>
        </w:rPr>
        <w:t>dored</w:t>
      </w:r>
      <w:r w:rsidR="00AC25D3" w:rsidRPr="00FD3466">
        <w:rPr>
          <w:rFonts w:ascii="Times New Roman" w:hAnsi="Times New Roman" w:cs="Times New Roman"/>
          <w:sz w:val="24"/>
          <w:szCs w:val="24"/>
        </w:rPr>
        <w:t xml:space="preserve"> (uwu)</w:t>
      </w:r>
      <w:r w:rsidR="00BD6B80" w:rsidRPr="00FD3466">
        <w:rPr>
          <w:rFonts w:ascii="Times New Roman" w:hAnsi="Times New Roman" w:cs="Times New Roman"/>
          <w:sz w:val="24"/>
          <w:szCs w:val="24"/>
        </w:rPr>
        <w:t xml:space="preserve">, </w:t>
      </w:r>
      <w:r w:rsidR="00AC25D3" w:rsidRPr="00FD3466">
        <w:rPr>
          <w:rFonts w:ascii="Times New Roman" w:hAnsi="Times New Roman" w:cs="Times New Roman"/>
          <w:sz w:val="24"/>
          <w:szCs w:val="24"/>
        </w:rPr>
        <w:t>confused</w:t>
      </w:r>
      <w:r w:rsidR="00BD6B80" w:rsidRPr="00FD3466">
        <w:rPr>
          <w:rFonts w:ascii="Times New Roman" w:hAnsi="Times New Roman" w:cs="Times New Roman"/>
          <w:sz w:val="24"/>
          <w:szCs w:val="24"/>
        </w:rPr>
        <w:t xml:space="preserve">, </w:t>
      </w:r>
      <w:r w:rsidR="004A7221" w:rsidRPr="00FD3466">
        <w:rPr>
          <w:rFonts w:ascii="Times New Roman" w:hAnsi="Times New Roman" w:cs="Times New Roman"/>
          <w:sz w:val="24"/>
          <w:szCs w:val="24"/>
        </w:rPr>
        <w:t xml:space="preserve">happy </w:t>
      </w:r>
      <w:r w:rsidR="00AC25D3" w:rsidRPr="00FD3466">
        <w:rPr>
          <w:rFonts w:ascii="Times New Roman" w:hAnsi="Times New Roman" w:cs="Times New Roman"/>
          <w:sz w:val="24"/>
          <w:szCs w:val="24"/>
        </w:rPr>
        <w:t>(lol)</w:t>
      </w:r>
      <w:r w:rsidR="002B6011" w:rsidRPr="00FD3466">
        <w:rPr>
          <w:rFonts w:ascii="Times New Roman" w:hAnsi="Times New Roman" w:cs="Times New Roman"/>
          <w:sz w:val="24"/>
          <w:szCs w:val="24"/>
        </w:rPr>
        <w:t>, fascinated (</w:t>
      </w:r>
      <w:r w:rsidR="00034198" w:rsidRPr="00FD3466">
        <w:rPr>
          <w:rFonts w:ascii="Times New Roman" w:hAnsi="Times New Roman" w:cs="Times New Roman"/>
          <w:sz w:val="24"/>
          <w:szCs w:val="24"/>
        </w:rPr>
        <w:t>gass, gaskeun)</w:t>
      </w:r>
      <w:r w:rsidR="001D14BA" w:rsidRPr="00FD3466">
        <w:rPr>
          <w:rFonts w:ascii="Times New Roman" w:hAnsi="Times New Roman" w:cs="Times New Roman"/>
          <w:sz w:val="24"/>
          <w:szCs w:val="24"/>
        </w:rPr>
        <w:t xml:space="preserve">, </w:t>
      </w:r>
      <w:r w:rsidR="00D34EF8" w:rsidRPr="00FD3466">
        <w:rPr>
          <w:rFonts w:ascii="Times New Roman" w:hAnsi="Times New Roman" w:cs="Times New Roman"/>
          <w:sz w:val="24"/>
          <w:szCs w:val="24"/>
        </w:rPr>
        <w:t xml:space="preserve">enthusiastic (semongko). </w:t>
      </w:r>
    </w:p>
    <w:p w14:paraId="2F8A2EDF" w14:textId="7DEBE8E4" w:rsidR="006C3AE7" w:rsidRPr="00FD3466" w:rsidRDefault="004E36C9" w:rsidP="00285DFC">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 xml:space="preserve">Third, slang words were also used to address a name, </w:t>
      </w:r>
      <w:r w:rsidR="00547888" w:rsidRPr="00FD3466">
        <w:rPr>
          <w:rFonts w:ascii="Times New Roman" w:hAnsi="Times New Roman" w:cs="Times New Roman"/>
          <w:sz w:val="24"/>
          <w:szCs w:val="24"/>
        </w:rPr>
        <w:t xml:space="preserve">especially students’ classmates, such as the word </w:t>
      </w:r>
      <w:r w:rsidR="002A47F6" w:rsidRPr="00FD3466">
        <w:rPr>
          <w:rFonts w:ascii="Times New Roman" w:hAnsi="Times New Roman" w:cs="Times New Roman"/>
          <w:sz w:val="24"/>
          <w:szCs w:val="24"/>
        </w:rPr>
        <w:t>“sist, gan, bro, bor, lur, slur</w:t>
      </w:r>
      <w:r w:rsidR="00457B9E" w:rsidRPr="00FD3466">
        <w:rPr>
          <w:rFonts w:ascii="Times New Roman" w:hAnsi="Times New Roman" w:cs="Times New Roman"/>
          <w:sz w:val="24"/>
          <w:szCs w:val="24"/>
        </w:rPr>
        <w:t>, dude, and kak</w:t>
      </w:r>
      <w:r w:rsidR="00F24EDB" w:rsidRPr="00FD3466">
        <w:rPr>
          <w:rFonts w:ascii="Times New Roman" w:hAnsi="Times New Roman" w:cs="Times New Roman"/>
          <w:sz w:val="24"/>
          <w:szCs w:val="24"/>
        </w:rPr>
        <w:t>”</w:t>
      </w:r>
      <w:r w:rsidR="00457B9E" w:rsidRPr="00FD3466">
        <w:rPr>
          <w:rFonts w:ascii="Times New Roman" w:hAnsi="Times New Roman" w:cs="Times New Roman"/>
          <w:sz w:val="24"/>
          <w:szCs w:val="24"/>
        </w:rPr>
        <w:t xml:space="preserve">. </w:t>
      </w:r>
      <w:r w:rsidR="004F7028" w:rsidRPr="00FD3466">
        <w:rPr>
          <w:rFonts w:ascii="Times New Roman" w:hAnsi="Times New Roman" w:cs="Times New Roman"/>
          <w:sz w:val="24"/>
          <w:szCs w:val="24"/>
        </w:rPr>
        <w:t xml:space="preserve">Students explained that the use of slang word </w:t>
      </w:r>
      <w:r w:rsidR="00200427" w:rsidRPr="00FD3466">
        <w:rPr>
          <w:rFonts w:ascii="Times New Roman" w:hAnsi="Times New Roman" w:cs="Times New Roman"/>
          <w:sz w:val="24"/>
          <w:szCs w:val="24"/>
        </w:rPr>
        <w:t xml:space="preserve">for addressing a name is indicated that they have closer relationship. </w:t>
      </w:r>
      <w:r w:rsidR="00E13A45" w:rsidRPr="00FD3466">
        <w:rPr>
          <w:rFonts w:ascii="Times New Roman" w:hAnsi="Times New Roman" w:cs="Times New Roman"/>
          <w:sz w:val="24"/>
          <w:szCs w:val="24"/>
        </w:rPr>
        <w:t xml:space="preserve">This finding is also in line with </w:t>
      </w:r>
      <w:r w:rsidR="00E13A45" w:rsidRPr="00FD3466">
        <w:rPr>
          <w:rFonts w:ascii="Times New Roman" w:hAnsi="Times New Roman" w:cs="Times New Roman"/>
          <w:sz w:val="24"/>
          <w:szCs w:val="24"/>
        </w:rPr>
        <w:fldChar w:fldCharType="begin" w:fldLock="1"/>
      </w:r>
      <w:r w:rsidR="00E13A45" w:rsidRPr="00FD3466">
        <w:rPr>
          <w:rFonts w:ascii="Times New Roman" w:hAnsi="Times New Roman" w:cs="Times New Roman"/>
          <w:sz w:val="24"/>
          <w:szCs w:val="24"/>
        </w:rPr>
        <w:instrText>ADDIN CSL_CITATION {"citationItems":[{"id":"ITEM-1","itemData":{"ISSN":"0852-0801","abstract":"This paper aims at describing the use of English in Indonesian Adolescent's slang broadly known as bahasa gaul, the colloquial variation that symbolizes intimate relationships among the youngsters. By using data extracted from three slang dictionaries and applying distributional and identity method, the investigation finds that according to the form, the English slangy expressions can be classified into word (either mono morphemic or poly morphemic word), phrase, and sentence. The monomorphemic words are mainly created through various phonological change or orthographical alterations. Meanwhile, the poly morphemic words may be constructed through affixation, reduplication, internal modification, contraction and compounding processes. The vernacular phrases and sentences may consist of English words or mixture of lndonesian and English element. Finally, nearly all of slangy expressions experience semantic and translational deviations which ate intentionally created for fulfilling various communicative purposes.","author":[{"dropping-particle":"","family":"Wijaya","given":"I Dewa Putu","non-dropping-particle":"","parse-names":false,"suffix":""}],"container-title":"Humaniora","id":"ITEM-1","issue":"3","issued":{"date-parts":[["2012"]]},"page":"315-323","title":"the Use of English in Indonesian Adolescent'S Slang","type":"article-journal","volume":"24"},"uris":["http://www.mendeley.com/documents/?uuid=ee5c1a9d-b6b7-4b6e-ba67-d9b28ec9bbfb"]}],"mendeley":{"formattedCitation":"(Wijaya, 2012)","plainTextFormattedCitation":"(Wijaya, 2012)"},"properties":{"noteIndex":0},"schema":"https://github.com/citation-style-language/schema/raw/master/csl-citation.json"}</w:instrText>
      </w:r>
      <w:r w:rsidR="00E13A45" w:rsidRPr="00FD3466">
        <w:rPr>
          <w:rFonts w:ascii="Times New Roman" w:hAnsi="Times New Roman" w:cs="Times New Roman"/>
          <w:sz w:val="24"/>
          <w:szCs w:val="24"/>
        </w:rPr>
        <w:fldChar w:fldCharType="separate"/>
      </w:r>
      <w:r w:rsidR="00E13A45" w:rsidRPr="00FD3466">
        <w:rPr>
          <w:rFonts w:ascii="Times New Roman" w:hAnsi="Times New Roman" w:cs="Times New Roman"/>
          <w:noProof/>
          <w:sz w:val="24"/>
          <w:szCs w:val="24"/>
        </w:rPr>
        <w:t>(Wijaya, 2012)</w:t>
      </w:r>
      <w:r w:rsidR="00E13A45" w:rsidRPr="00FD3466">
        <w:rPr>
          <w:rFonts w:ascii="Times New Roman" w:hAnsi="Times New Roman" w:cs="Times New Roman"/>
          <w:sz w:val="24"/>
          <w:szCs w:val="24"/>
        </w:rPr>
        <w:fldChar w:fldCharType="end"/>
      </w:r>
      <w:r w:rsidR="00E13A45" w:rsidRPr="00FD3466">
        <w:rPr>
          <w:rFonts w:ascii="Times New Roman" w:hAnsi="Times New Roman" w:cs="Times New Roman"/>
          <w:sz w:val="24"/>
          <w:szCs w:val="24"/>
        </w:rPr>
        <w:t xml:space="preserve">’s research which indicated that </w:t>
      </w:r>
      <w:r w:rsidR="009F4131" w:rsidRPr="00FD3466">
        <w:rPr>
          <w:rFonts w:ascii="Times New Roman" w:hAnsi="Times New Roman" w:cs="Times New Roman"/>
          <w:sz w:val="24"/>
          <w:szCs w:val="24"/>
        </w:rPr>
        <w:t xml:space="preserve">the use of slang words among youth is to show intimate relationship. </w:t>
      </w:r>
      <w:r w:rsidR="00D679F0" w:rsidRPr="00FD3466">
        <w:rPr>
          <w:rFonts w:ascii="Times New Roman" w:hAnsi="Times New Roman" w:cs="Times New Roman"/>
          <w:sz w:val="24"/>
          <w:szCs w:val="24"/>
        </w:rPr>
        <w:t xml:space="preserve">Fourthly, students use slang words to discuss lesson, </w:t>
      </w:r>
      <w:r w:rsidR="00C52294" w:rsidRPr="00FD3466">
        <w:rPr>
          <w:rFonts w:ascii="Times New Roman" w:hAnsi="Times New Roman" w:cs="Times New Roman"/>
          <w:sz w:val="24"/>
          <w:szCs w:val="24"/>
        </w:rPr>
        <w:t xml:space="preserve">especially when the teacher give challenging question to be discussed with friends. </w:t>
      </w:r>
      <w:r w:rsidR="00531280" w:rsidRPr="00FD3466">
        <w:rPr>
          <w:rFonts w:ascii="Times New Roman" w:hAnsi="Times New Roman" w:cs="Times New Roman"/>
          <w:sz w:val="24"/>
          <w:szCs w:val="24"/>
        </w:rPr>
        <w:t xml:space="preserve">Students who </w:t>
      </w:r>
      <w:r w:rsidR="00A521F2" w:rsidRPr="00FD3466">
        <w:rPr>
          <w:rFonts w:ascii="Times New Roman" w:hAnsi="Times New Roman" w:cs="Times New Roman"/>
          <w:sz w:val="24"/>
          <w:szCs w:val="24"/>
        </w:rPr>
        <w:t>were</w:t>
      </w:r>
      <w:r w:rsidR="00F3199D" w:rsidRPr="00FD3466">
        <w:rPr>
          <w:rFonts w:ascii="Times New Roman" w:hAnsi="Times New Roman" w:cs="Times New Roman"/>
          <w:sz w:val="24"/>
          <w:szCs w:val="24"/>
        </w:rPr>
        <w:t xml:space="preserve"> in doubt about their answer, mostly use the slang word “cmiiw”</w:t>
      </w:r>
      <w:r w:rsidR="00576AE9" w:rsidRPr="00FD3466">
        <w:rPr>
          <w:rFonts w:ascii="Times New Roman" w:hAnsi="Times New Roman" w:cs="Times New Roman"/>
          <w:sz w:val="24"/>
          <w:szCs w:val="24"/>
        </w:rPr>
        <w:t xml:space="preserve">. </w:t>
      </w:r>
    </w:p>
    <w:p w14:paraId="4ACB8973" w14:textId="1D83288E" w:rsidR="006019CB" w:rsidRPr="00FD3466" w:rsidRDefault="007D3047" w:rsidP="00285DFC">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 xml:space="preserve">Next, </w:t>
      </w:r>
      <w:r w:rsidR="00A521F2" w:rsidRPr="00FD3466">
        <w:rPr>
          <w:rFonts w:ascii="Times New Roman" w:hAnsi="Times New Roman" w:cs="Times New Roman"/>
          <w:sz w:val="24"/>
          <w:szCs w:val="24"/>
        </w:rPr>
        <w:t xml:space="preserve">in responding teacher </w:t>
      </w:r>
      <w:r w:rsidR="00AA15C3" w:rsidRPr="00FD3466">
        <w:rPr>
          <w:rFonts w:ascii="Times New Roman" w:hAnsi="Times New Roman" w:cs="Times New Roman"/>
          <w:sz w:val="24"/>
          <w:szCs w:val="24"/>
        </w:rPr>
        <w:t>question</w:t>
      </w:r>
      <w:r w:rsidR="00081E3A" w:rsidRPr="00FD3466">
        <w:rPr>
          <w:rFonts w:ascii="Times New Roman" w:hAnsi="Times New Roman" w:cs="Times New Roman"/>
          <w:sz w:val="24"/>
          <w:szCs w:val="24"/>
        </w:rPr>
        <w:t>s</w:t>
      </w:r>
      <w:r w:rsidR="00AA15C3" w:rsidRPr="00FD3466">
        <w:rPr>
          <w:rFonts w:ascii="Times New Roman" w:hAnsi="Times New Roman" w:cs="Times New Roman"/>
          <w:sz w:val="24"/>
          <w:szCs w:val="24"/>
        </w:rPr>
        <w:t xml:space="preserve"> </w:t>
      </w:r>
      <w:r w:rsidR="00081E3A" w:rsidRPr="00FD3466">
        <w:rPr>
          <w:rFonts w:ascii="Times New Roman" w:hAnsi="Times New Roman" w:cs="Times New Roman"/>
          <w:sz w:val="24"/>
          <w:szCs w:val="24"/>
        </w:rPr>
        <w:t>that w</w:t>
      </w:r>
      <w:r w:rsidR="00A8067C" w:rsidRPr="00FD3466">
        <w:rPr>
          <w:rFonts w:ascii="Times New Roman" w:hAnsi="Times New Roman" w:cs="Times New Roman"/>
          <w:sz w:val="24"/>
          <w:szCs w:val="24"/>
        </w:rPr>
        <w:t>ere</w:t>
      </w:r>
      <w:r w:rsidR="00081E3A" w:rsidRPr="00FD3466">
        <w:rPr>
          <w:rFonts w:ascii="Times New Roman" w:hAnsi="Times New Roman" w:cs="Times New Roman"/>
          <w:sz w:val="24"/>
          <w:szCs w:val="24"/>
        </w:rPr>
        <w:t xml:space="preserve"> not related with the lesson students used </w:t>
      </w:r>
      <w:r w:rsidR="00A8067C" w:rsidRPr="00FD3466">
        <w:rPr>
          <w:rFonts w:ascii="Times New Roman" w:hAnsi="Times New Roman" w:cs="Times New Roman"/>
          <w:sz w:val="24"/>
          <w:szCs w:val="24"/>
        </w:rPr>
        <w:t>slang words</w:t>
      </w:r>
      <w:r w:rsidR="00770D61" w:rsidRPr="00FD3466">
        <w:rPr>
          <w:rFonts w:ascii="Times New Roman" w:hAnsi="Times New Roman" w:cs="Times New Roman"/>
          <w:sz w:val="24"/>
          <w:szCs w:val="24"/>
        </w:rPr>
        <w:t xml:space="preserve">, especially when teacher asking </w:t>
      </w:r>
      <w:r w:rsidR="00AC1012" w:rsidRPr="00FD3466">
        <w:rPr>
          <w:rFonts w:ascii="Times New Roman" w:hAnsi="Times New Roman" w:cs="Times New Roman"/>
          <w:sz w:val="24"/>
          <w:szCs w:val="24"/>
        </w:rPr>
        <w:t>about their activity during holiday</w:t>
      </w:r>
      <w:r w:rsidR="00F90683" w:rsidRPr="00FD3466">
        <w:rPr>
          <w:rFonts w:ascii="Times New Roman" w:hAnsi="Times New Roman" w:cs="Times New Roman"/>
          <w:sz w:val="24"/>
          <w:szCs w:val="24"/>
        </w:rPr>
        <w:t xml:space="preserve"> when opening the lesson</w:t>
      </w:r>
      <w:r w:rsidR="00AC1012" w:rsidRPr="00FD3466">
        <w:rPr>
          <w:rFonts w:ascii="Times New Roman" w:hAnsi="Times New Roman" w:cs="Times New Roman"/>
          <w:sz w:val="24"/>
          <w:szCs w:val="24"/>
        </w:rPr>
        <w:t xml:space="preserve">. </w:t>
      </w:r>
      <w:r w:rsidR="00690AB3" w:rsidRPr="00FD3466">
        <w:rPr>
          <w:rFonts w:ascii="Times New Roman" w:hAnsi="Times New Roman" w:cs="Times New Roman"/>
          <w:sz w:val="24"/>
          <w:szCs w:val="24"/>
        </w:rPr>
        <w:t xml:space="preserve">Finally </w:t>
      </w:r>
      <w:r w:rsidR="00A62060" w:rsidRPr="00FD3466">
        <w:rPr>
          <w:rFonts w:ascii="Times New Roman" w:hAnsi="Times New Roman" w:cs="Times New Roman"/>
          <w:sz w:val="24"/>
          <w:szCs w:val="24"/>
        </w:rPr>
        <w:t xml:space="preserve">in certain situation </w:t>
      </w:r>
      <w:r w:rsidR="00690AB3" w:rsidRPr="00FD3466">
        <w:rPr>
          <w:rFonts w:ascii="Times New Roman" w:hAnsi="Times New Roman" w:cs="Times New Roman"/>
          <w:sz w:val="24"/>
          <w:szCs w:val="24"/>
        </w:rPr>
        <w:t xml:space="preserve">students used </w:t>
      </w:r>
      <w:r w:rsidR="00A62060" w:rsidRPr="00FD3466">
        <w:rPr>
          <w:rFonts w:ascii="Times New Roman" w:hAnsi="Times New Roman" w:cs="Times New Roman"/>
          <w:sz w:val="24"/>
          <w:szCs w:val="24"/>
        </w:rPr>
        <w:t>slang words to greet teacher</w:t>
      </w:r>
      <w:r w:rsidR="0023404D" w:rsidRPr="00FD3466">
        <w:rPr>
          <w:rFonts w:ascii="Times New Roman" w:hAnsi="Times New Roman" w:cs="Times New Roman"/>
          <w:sz w:val="24"/>
          <w:szCs w:val="24"/>
        </w:rPr>
        <w:t>, especially when expressing the weather in their region, they used the word “kinda”</w:t>
      </w:r>
      <w:r w:rsidR="005C3AD6" w:rsidRPr="00FD3466">
        <w:rPr>
          <w:rFonts w:ascii="Times New Roman" w:hAnsi="Times New Roman" w:cs="Times New Roman"/>
          <w:sz w:val="24"/>
          <w:szCs w:val="24"/>
        </w:rPr>
        <w:t xml:space="preserve">. </w:t>
      </w:r>
    </w:p>
    <w:p w14:paraId="6B9A1323" w14:textId="77777777" w:rsidR="006946A7" w:rsidRPr="00FD3466" w:rsidRDefault="006946A7" w:rsidP="00285DFC">
      <w:pPr>
        <w:jc w:val="both"/>
        <w:rPr>
          <w:rFonts w:ascii="Times New Roman" w:hAnsi="Times New Roman" w:cs="Times New Roman"/>
          <w:sz w:val="24"/>
          <w:szCs w:val="24"/>
        </w:rPr>
      </w:pPr>
    </w:p>
    <w:p w14:paraId="26539ECA" w14:textId="434FE892" w:rsidR="00CA06C7" w:rsidRPr="00FD3466" w:rsidRDefault="00CA06C7">
      <w:pPr>
        <w:rPr>
          <w:rFonts w:ascii="Times New Roman" w:hAnsi="Times New Roman" w:cs="Times New Roman"/>
          <w:sz w:val="24"/>
          <w:szCs w:val="24"/>
        </w:rPr>
      </w:pPr>
      <w:r w:rsidRPr="00FD3466">
        <w:rPr>
          <w:rFonts w:ascii="Times New Roman" w:hAnsi="Times New Roman" w:cs="Times New Roman"/>
          <w:sz w:val="24"/>
          <w:szCs w:val="24"/>
        </w:rPr>
        <w:t>The Function of Slang Words</w:t>
      </w:r>
    </w:p>
    <w:p w14:paraId="3781CBA6" w14:textId="77777777" w:rsidR="00E508C3" w:rsidRPr="00FD3466" w:rsidRDefault="00D30D9F" w:rsidP="00B35859">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 xml:space="preserve">There were many motives </w:t>
      </w:r>
      <w:r w:rsidR="0059739A" w:rsidRPr="00FD3466">
        <w:rPr>
          <w:rFonts w:ascii="Times New Roman" w:hAnsi="Times New Roman" w:cs="Times New Roman"/>
          <w:sz w:val="24"/>
          <w:szCs w:val="24"/>
        </w:rPr>
        <w:t>when students used slang words in communication during online class</w:t>
      </w:r>
      <w:r w:rsidR="00687BE7" w:rsidRPr="00FD3466">
        <w:rPr>
          <w:rFonts w:ascii="Times New Roman" w:hAnsi="Times New Roman" w:cs="Times New Roman"/>
          <w:sz w:val="24"/>
          <w:szCs w:val="24"/>
        </w:rPr>
        <w:t xml:space="preserve">. It is found that the motives depend on the speaker, to whom they are speaking to. </w:t>
      </w:r>
      <w:r w:rsidR="0085152E" w:rsidRPr="00FD3466">
        <w:rPr>
          <w:rFonts w:ascii="Times New Roman" w:hAnsi="Times New Roman" w:cs="Times New Roman"/>
          <w:sz w:val="24"/>
          <w:szCs w:val="24"/>
        </w:rPr>
        <w:t xml:space="preserve">The used of slang words when speaking with the teacher was limited in terms of slang words choices and the situations. </w:t>
      </w:r>
      <w:r w:rsidR="007A468E" w:rsidRPr="00FD3466">
        <w:rPr>
          <w:rFonts w:ascii="Times New Roman" w:hAnsi="Times New Roman" w:cs="Times New Roman"/>
          <w:sz w:val="24"/>
          <w:szCs w:val="24"/>
        </w:rPr>
        <w:t xml:space="preserve">When communicating with teacher students used common slang </w:t>
      </w:r>
      <w:r w:rsidR="007A468E" w:rsidRPr="00FD3466">
        <w:rPr>
          <w:rFonts w:ascii="Times New Roman" w:hAnsi="Times New Roman" w:cs="Times New Roman"/>
          <w:sz w:val="24"/>
          <w:szCs w:val="24"/>
        </w:rPr>
        <w:lastRenderedPageBreak/>
        <w:t xml:space="preserve">words, for instance </w:t>
      </w:r>
      <w:r w:rsidR="002834D2" w:rsidRPr="00FD3466">
        <w:rPr>
          <w:rFonts w:ascii="Times New Roman" w:hAnsi="Times New Roman" w:cs="Times New Roman"/>
          <w:sz w:val="24"/>
          <w:szCs w:val="24"/>
        </w:rPr>
        <w:t xml:space="preserve">“kinda”, </w:t>
      </w:r>
      <w:r w:rsidR="0024563A" w:rsidRPr="00FD3466">
        <w:rPr>
          <w:rFonts w:ascii="Times New Roman" w:hAnsi="Times New Roman" w:cs="Times New Roman"/>
          <w:sz w:val="24"/>
          <w:szCs w:val="24"/>
        </w:rPr>
        <w:t>“so-so”</w:t>
      </w:r>
      <w:r w:rsidR="007C745D" w:rsidRPr="00FD3466">
        <w:rPr>
          <w:rFonts w:ascii="Times New Roman" w:hAnsi="Times New Roman" w:cs="Times New Roman"/>
          <w:sz w:val="24"/>
          <w:szCs w:val="24"/>
        </w:rPr>
        <w:t>, “baeq”, “on the way” and “cmiiw” students assumed that when speaking with teacher they should use polite language</w:t>
      </w:r>
      <w:r w:rsidR="00F828AF" w:rsidRPr="00FD3466">
        <w:rPr>
          <w:rFonts w:ascii="Times New Roman" w:hAnsi="Times New Roman" w:cs="Times New Roman"/>
          <w:sz w:val="24"/>
          <w:szCs w:val="24"/>
        </w:rPr>
        <w:t xml:space="preserve">, thus they tended to use common slang words. </w:t>
      </w:r>
    </w:p>
    <w:p w14:paraId="3C1B77A8" w14:textId="77D16BCE" w:rsidR="00B2779B" w:rsidRPr="00FD3466" w:rsidRDefault="006E0BB9" w:rsidP="00B35859">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 xml:space="preserve">The situation in which students initiate the use of slang words in online class is based on the function of slang words, </w:t>
      </w:r>
      <w:r w:rsidR="002D73B5" w:rsidRPr="00FD3466">
        <w:rPr>
          <w:rFonts w:ascii="Times New Roman" w:hAnsi="Times New Roman" w:cs="Times New Roman"/>
          <w:sz w:val="24"/>
          <w:szCs w:val="24"/>
        </w:rPr>
        <w:t xml:space="preserve">to start </w:t>
      </w:r>
      <w:r w:rsidR="002355C5" w:rsidRPr="00FD3466">
        <w:rPr>
          <w:rFonts w:ascii="Times New Roman" w:hAnsi="Times New Roman" w:cs="Times New Roman"/>
          <w:sz w:val="24"/>
          <w:szCs w:val="24"/>
        </w:rPr>
        <w:t xml:space="preserve">relax conversation students </w:t>
      </w:r>
      <w:r w:rsidR="00FA3423" w:rsidRPr="00FD3466">
        <w:rPr>
          <w:rFonts w:ascii="Times New Roman" w:hAnsi="Times New Roman" w:cs="Times New Roman"/>
          <w:sz w:val="24"/>
          <w:szCs w:val="24"/>
        </w:rPr>
        <w:t>responded and began conversation using slang words</w:t>
      </w:r>
      <w:r w:rsidR="0066516E" w:rsidRPr="00FD3466">
        <w:rPr>
          <w:rFonts w:ascii="Times New Roman" w:hAnsi="Times New Roman" w:cs="Times New Roman"/>
          <w:sz w:val="24"/>
          <w:szCs w:val="24"/>
        </w:rPr>
        <w:t xml:space="preserve">. </w:t>
      </w:r>
      <w:r w:rsidR="0002553B" w:rsidRPr="00FD3466">
        <w:rPr>
          <w:rFonts w:ascii="Times New Roman" w:hAnsi="Times New Roman" w:cs="Times New Roman"/>
          <w:sz w:val="24"/>
          <w:szCs w:val="24"/>
        </w:rPr>
        <w:t>C</w:t>
      </w:r>
      <w:r w:rsidR="00BF02DB" w:rsidRPr="00FD3466">
        <w:rPr>
          <w:rFonts w:ascii="Times New Roman" w:hAnsi="Times New Roman" w:cs="Times New Roman"/>
          <w:sz w:val="24"/>
          <w:szCs w:val="24"/>
        </w:rPr>
        <w:t xml:space="preserve">onversation 1 </w:t>
      </w:r>
      <w:r w:rsidR="0002553B" w:rsidRPr="00FD3466">
        <w:rPr>
          <w:rFonts w:ascii="Times New Roman" w:hAnsi="Times New Roman" w:cs="Times New Roman"/>
          <w:sz w:val="24"/>
          <w:szCs w:val="24"/>
        </w:rPr>
        <w:t>illustrated the example</w:t>
      </w:r>
      <w:r w:rsidR="00BF02DB" w:rsidRPr="00FD3466">
        <w:rPr>
          <w:rFonts w:ascii="Times New Roman" w:hAnsi="Times New Roman" w:cs="Times New Roman"/>
          <w:sz w:val="24"/>
          <w:szCs w:val="24"/>
        </w:rPr>
        <w:t xml:space="preserve">, students </w:t>
      </w:r>
      <w:r w:rsidR="002074D5" w:rsidRPr="00FD3466">
        <w:rPr>
          <w:rFonts w:ascii="Times New Roman" w:hAnsi="Times New Roman" w:cs="Times New Roman"/>
          <w:sz w:val="24"/>
          <w:szCs w:val="24"/>
        </w:rPr>
        <w:t xml:space="preserve">responded </w:t>
      </w:r>
      <w:r w:rsidR="001B5297" w:rsidRPr="00FD3466">
        <w:rPr>
          <w:rFonts w:ascii="Times New Roman" w:hAnsi="Times New Roman" w:cs="Times New Roman"/>
          <w:sz w:val="24"/>
          <w:szCs w:val="24"/>
        </w:rPr>
        <w:t xml:space="preserve">teacher explanation with slang words that </w:t>
      </w:r>
      <w:r w:rsidR="0021648A" w:rsidRPr="00FD3466">
        <w:rPr>
          <w:rFonts w:ascii="Times New Roman" w:hAnsi="Times New Roman" w:cs="Times New Roman"/>
          <w:sz w:val="24"/>
          <w:szCs w:val="24"/>
        </w:rPr>
        <w:t>changed the tone of conversation from serious to become relax</w:t>
      </w:r>
      <w:r w:rsidR="00153590" w:rsidRPr="00FD3466">
        <w:rPr>
          <w:rFonts w:ascii="Times New Roman" w:hAnsi="Times New Roman" w:cs="Times New Roman"/>
          <w:sz w:val="24"/>
          <w:szCs w:val="24"/>
        </w:rPr>
        <w:t xml:space="preserve">ed. </w:t>
      </w:r>
    </w:p>
    <w:p w14:paraId="5AE12120" w14:textId="77777777" w:rsidR="00B2779B" w:rsidRPr="004B3365" w:rsidRDefault="00B2779B" w:rsidP="00B35859">
      <w:pPr>
        <w:spacing w:after="0"/>
        <w:jc w:val="both"/>
        <w:rPr>
          <w:rFonts w:ascii="Times New Roman" w:hAnsi="Times New Roman" w:cs="Times New Roman"/>
        </w:rPr>
      </w:pPr>
    </w:p>
    <w:p w14:paraId="193BC39E" w14:textId="7658D865" w:rsidR="006E0BB9" w:rsidRPr="004B3365" w:rsidRDefault="00B2779B" w:rsidP="00B2779B">
      <w:pPr>
        <w:spacing w:after="0"/>
        <w:rPr>
          <w:rFonts w:ascii="Times New Roman" w:hAnsi="Times New Roman" w:cs="Times New Roman"/>
        </w:rPr>
      </w:pPr>
      <w:r w:rsidRPr="004B3365">
        <w:rPr>
          <w:rFonts w:ascii="Times New Roman" w:hAnsi="Times New Roman" w:cs="Times New Roman"/>
        </w:rPr>
        <w:t xml:space="preserve">Conversation 1 </w:t>
      </w:r>
      <w:r w:rsidR="00FA3423" w:rsidRPr="004B3365">
        <w:rPr>
          <w:rFonts w:ascii="Times New Roman" w:hAnsi="Times New Roman" w:cs="Times New Roman"/>
        </w:rPr>
        <w:t xml:space="preserve"> </w:t>
      </w:r>
    </w:p>
    <w:p w14:paraId="1FB7A232" w14:textId="62D6106F" w:rsidR="001E425F" w:rsidRPr="004B3365" w:rsidRDefault="001E425F" w:rsidP="001E425F">
      <w:pPr>
        <w:spacing w:after="0"/>
        <w:rPr>
          <w:rFonts w:ascii="Times New Roman" w:hAnsi="Times New Roman" w:cs="Times New Roman"/>
        </w:rPr>
      </w:pPr>
    </w:p>
    <w:p w14:paraId="49415BF9" w14:textId="0A19F04C" w:rsidR="001E425F" w:rsidRPr="00680F96" w:rsidRDefault="00783519" w:rsidP="00936175">
      <w:pPr>
        <w:spacing w:after="0"/>
        <w:ind w:left="1418" w:hanging="1418"/>
        <w:rPr>
          <w:rFonts w:ascii="Times New Roman" w:hAnsi="Times New Roman" w:cs="Times New Roman"/>
          <w:sz w:val="20"/>
          <w:szCs w:val="20"/>
        </w:rPr>
      </w:pPr>
      <w:r w:rsidRPr="00680F96">
        <w:rPr>
          <w:rFonts w:ascii="Times New Roman" w:hAnsi="Times New Roman" w:cs="Times New Roman"/>
          <w:sz w:val="20"/>
          <w:szCs w:val="20"/>
        </w:rPr>
        <w:t xml:space="preserve">Teacher </w:t>
      </w:r>
      <w:r w:rsidRPr="00680F96">
        <w:rPr>
          <w:rFonts w:ascii="Times New Roman" w:hAnsi="Times New Roman" w:cs="Times New Roman"/>
          <w:sz w:val="20"/>
          <w:szCs w:val="20"/>
        </w:rPr>
        <w:tab/>
        <w:t xml:space="preserve">: </w:t>
      </w:r>
      <w:r w:rsidR="005B5414" w:rsidRPr="00680F96">
        <w:rPr>
          <w:rFonts w:ascii="Times New Roman" w:hAnsi="Times New Roman" w:cs="Times New Roman"/>
          <w:sz w:val="20"/>
          <w:szCs w:val="20"/>
        </w:rPr>
        <w:t>translation is the application of many branches of discipline</w:t>
      </w:r>
      <w:r w:rsidR="00DB4FCE" w:rsidRPr="00680F96">
        <w:rPr>
          <w:rFonts w:ascii="Times New Roman" w:hAnsi="Times New Roman" w:cs="Times New Roman"/>
          <w:sz w:val="20"/>
          <w:szCs w:val="20"/>
        </w:rPr>
        <w:t>s</w:t>
      </w:r>
      <w:r w:rsidR="005B5414" w:rsidRPr="00680F96">
        <w:rPr>
          <w:rFonts w:ascii="Times New Roman" w:hAnsi="Times New Roman" w:cs="Times New Roman"/>
          <w:sz w:val="20"/>
          <w:szCs w:val="20"/>
        </w:rPr>
        <w:t xml:space="preserve"> including </w:t>
      </w:r>
      <w:r w:rsidR="009E0653" w:rsidRPr="00680F96">
        <w:rPr>
          <w:rFonts w:ascii="Times New Roman" w:hAnsi="Times New Roman" w:cs="Times New Roman"/>
          <w:sz w:val="20"/>
          <w:szCs w:val="20"/>
        </w:rPr>
        <w:t>linguistics</w:t>
      </w:r>
      <w:r w:rsidR="00514EA5" w:rsidRPr="00680F96">
        <w:rPr>
          <w:rFonts w:ascii="Times New Roman" w:hAnsi="Times New Roman" w:cs="Times New Roman"/>
          <w:sz w:val="20"/>
          <w:szCs w:val="20"/>
        </w:rPr>
        <w:t xml:space="preserve"> and ELT. </w:t>
      </w:r>
      <w:r w:rsidR="007C73C4" w:rsidRPr="00680F96">
        <w:rPr>
          <w:rFonts w:ascii="Times New Roman" w:hAnsi="Times New Roman" w:cs="Times New Roman"/>
          <w:sz w:val="20"/>
          <w:szCs w:val="20"/>
        </w:rPr>
        <w:t xml:space="preserve">So, in order to translate well you need to have strong background knowledge on </w:t>
      </w:r>
      <w:r w:rsidR="00D203ED" w:rsidRPr="00680F96">
        <w:rPr>
          <w:rFonts w:ascii="Times New Roman" w:hAnsi="Times New Roman" w:cs="Times New Roman"/>
          <w:sz w:val="20"/>
          <w:szCs w:val="20"/>
        </w:rPr>
        <w:t xml:space="preserve">reading comprehension skill, </w:t>
      </w:r>
      <w:r w:rsidR="00462F9E" w:rsidRPr="00680F96">
        <w:rPr>
          <w:rFonts w:ascii="Times New Roman" w:hAnsi="Times New Roman" w:cs="Times New Roman"/>
          <w:sz w:val="20"/>
          <w:szCs w:val="20"/>
        </w:rPr>
        <w:t xml:space="preserve">sociolinguistics, pragmatics, </w:t>
      </w:r>
      <w:r w:rsidR="00904EBD" w:rsidRPr="00680F96">
        <w:rPr>
          <w:rFonts w:ascii="Times New Roman" w:hAnsi="Times New Roman" w:cs="Times New Roman"/>
          <w:sz w:val="20"/>
          <w:szCs w:val="20"/>
        </w:rPr>
        <w:t xml:space="preserve">syntax, semantics, </w:t>
      </w:r>
      <w:r w:rsidR="00DB4FCE" w:rsidRPr="00680F96">
        <w:rPr>
          <w:rFonts w:ascii="Times New Roman" w:hAnsi="Times New Roman" w:cs="Times New Roman"/>
          <w:sz w:val="20"/>
          <w:szCs w:val="20"/>
        </w:rPr>
        <w:t xml:space="preserve">psycholinguistics etc. Jadi dalam kelas Translation ini kalian siap-siap banjir ilmu ya. </w:t>
      </w:r>
    </w:p>
    <w:p w14:paraId="606C8EA9" w14:textId="68978107" w:rsidR="00783519" w:rsidRPr="00680F96" w:rsidRDefault="00783519" w:rsidP="001E425F">
      <w:pPr>
        <w:spacing w:after="0"/>
        <w:rPr>
          <w:rFonts w:ascii="Times New Roman" w:hAnsi="Times New Roman" w:cs="Times New Roman"/>
          <w:sz w:val="20"/>
          <w:szCs w:val="20"/>
        </w:rPr>
      </w:pPr>
      <w:r w:rsidRPr="00680F96">
        <w:rPr>
          <w:rFonts w:ascii="Times New Roman" w:hAnsi="Times New Roman" w:cs="Times New Roman"/>
          <w:sz w:val="20"/>
          <w:szCs w:val="20"/>
        </w:rPr>
        <w:t>Students</w:t>
      </w:r>
      <w:r w:rsidR="00E849E6" w:rsidRPr="00680F96">
        <w:rPr>
          <w:rFonts w:ascii="Times New Roman" w:hAnsi="Times New Roman" w:cs="Times New Roman"/>
          <w:sz w:val="20"/>
          <w:szCs w:val="20"/>
        </w:rPr>
        <w:t xml:space="preserve"> A</w:t>
      </w:r>
      <w:r w:rsidRPr="00680F96">
        <w:rPr>
          <w:rFonts w:ascii="Times New Roman" w:hAnsi="Times New Roman" w:cs="Times New Roman"/>
          <w:sz w:val="20"/>
          <w:szCs w:val="20"/>
        </w:rPr>
        <w:tab/>
        <w:t xml:space="preserve">: </w:t>
      </w:r>
      <w:r w:rsidR="00E849E6" w:rsidRPr="00680F96">
        <w:rPr>
          <w:rFonts w:ascii="Times New Roman" w:hAnsi="Times New Roman" w:cs="Times New Roman"/>
          <w:sz w:val="20"/>
          <w:szCs w:val="20"/>
        </w:rPr>
        <w:t xml:space="preserve">Ya Allah </w:t>
      </w:r>
      <w:r w:rsidR="00E849E6" w:rsidRPr="00680F96">
        <w:rPr>
          <w:rFonts w:ascii="Times New Roman" w:hAnsi="Times New Roman" w:cs="Times New Roman"/>
          <w:sz w:val="20"/>
          <w:szCs w:val="20"/>
          <w:u w:val="single"/>
        </w:rPr>
        <w:t>uwu</w:t>
      </w:r>
      <w:r w:rsidR="00E849E6" w:rsidRPr="00680F96">
        <w:rPr>
          <w:rFonts w:ascii="Times New Roman" w:hAnsi="Times New Roman" w:cs="Times New Roman"/>
          <w:sz w:val="20"/>
          <w:szCs w:val="20"/>
        </w:rPr>
        <w:t xml:space="preserve"> banget Ma’am. </w:t>
      </w:r>
    </w:p>
    <w:p w14:paraId="173DCDBA" w14:textId="390A066D" w:rsidR="002056AD" w:rsidRPr="004B3365" w:rsidRDefault="002056AD" w:rsidP="001E425F">
      <w:pPr>
        <w:spacing w:after="0"/>
        <w:rPr>
          <w:rFonts w:ascii="Times New Roman" w:hAnsi="Times New Roman" w:cs="Times New Roman"/>
        </w:rPr>
      </w:pPr>
    </w:p>
    <w:p w14:paraId="71DBE34A" w14:textId="1D754A9E" w:rsidR="00EA698E" w:rsidRPr="00FD3466" w:rsidRDefault="00C012B7" w:rsidP="000C6EDB">
      <w:pPr>
        <w:spacing w:after="0"/>
        <w:jc w:val="both"/>
        <w:rPr>
          <w:rFonts w:ascii="Times New Roman" w:hAnsi="Times New Roman" w:cs="Times New Roman"/>
          <w:sz w:val="24"/>
          <w:szCs w:val="24"/>
        </w:rPr>
      </w:pPr>
      <w:r w:rsidRPr="004B3365">
        <w:rPr>
          <w:rFonts w:ascii="Times New Roman" w:hAnsi="Times New Roman" w:cs="Times New Roman"/>
        </w:rPr>
        <w:tab/>
      </w:r>
      <w:r w:rsidRPr="00FD3466">
        <w:rPr>
          <w:rFonts w:ascii="Times New Roman" w:hAnsi="Times New Roman" w:cs="Times New Roman"/>
          <w:sz w:val="24"/>
          <w:szCs w:val="24"/>
        </w:rPr>
        <w:t xml:space="preserve">The second </w:t>
      </w:r>
      <w:r w:rsidR="00BF7EE7" w:rsidRPr="00FD3466">
        <w:rPr>
          <w:rFonts w:ascii="Times New Roman" w:hAnsi="Times New Roman" w:cs="Times New Roman"/>
          <w:sz w:val="24"/>
          <w:szCs w:val="24"/>
        </w:rPr>
        <w:t xml:space="preserve">function of the use of slang words </w:t>
      </w:r>
      <w:r w:rsidR="004F7B39" w:rsidRPr="00FD3466">
        <w:rPr>
          <w:rFonts w:ascii="Times New Roman" w:hAnsi="Times New Roman" w:cs="Times New Roman"/>
          <w:sz w:val="24"/>
          <w:szCs w:val="24"/>
        </w:rPr>
        <w:t xml:space="preserve">is to </w:t>
      </w:r>
      <w:r w:rsidR="004A5857" w:rsidRPr="00FD3466">
        <w:rPr>
          <w:rFonts w:ascii="Times New Roman" w:hAnsi="Times New Roman" w:cs="Times New Roman"/>
          <w:sz w:val="24"/>
          <w:szCs w:val="24"/>
        </w:rPr>
        <w:t xml:space="preserve">tell something when it is better using slang words. </w:t>
      </w:r>
      <w:r w:rsidR="00325A6C" w:rsidRPr="00FD3466">
        <w:rPr>
          <w:rFonts w:ascii="Times New Roman" w:hAnsi="Times New Roman" w:cs="Times New Roman"/>
          <w:sz w:val="24"/>
          <w:szCs w:val="24"/>
        </w:rPr>
        <w:t xml:space="preserve">Slang words contained vocabulary that is not available in other language, </w:t>
      </w:r>
      <w:r w:rsidR="000558C4" w:rsidRPr="00FD3466">
        <w:rPr>
          <w:rFonts w:ascii="Times New Roman" w:hAnsi="Times New Roman" w:cs="Times New Roman"/>
          <w:sz w:val="24"/>
          <w:szCs w:val="24"/>
        </w:rPr>
        <w:t xml:space="preserve">such as </w:t>
      </w:r>
      <w:r w:rsidR="00247566" w:rsidRPr="00FD3466">
        <w:rPr>
          <w:rFonts w:ascii="Times New Roman" w:hAnsi="Times New Roman" w:cs="Times New Roman"/>
          <w:sz w:val="24"/>
          <w:szCs w:val="24"/>
        </w:rPr>
        <w:t xml:space="preserve">“jomblo”, </w:t>
      </w:r>
      <w:r w:rsidR="004C16AC" w:rsidRPr="00FD3466">
        <w:rPr>
          <w:rFonts w:ascii="Times New Roman" w:hAnsi="Times New Roman" w:cs="Times New Roman"/>
          <w:sz w:val="24"/>
          <w:szCs w:val="24"/>
        </w:rPr>
        <w:t xml:space="preserve">“gaskeun”, </w:t>
      </w:r>
      <w:r w:rsidR="00242C77" w:rsidRPr="00FD3466">
        <w:rPr>
          <w:rFonts w:ascii="Times New Roman" w:hAnsi="Times New Roman" w:cs="Times New Roman"/>
          <w:sz w:val="24"/>
          <w:szCs w:val="24"/>
        </w:rPr>
        <w:t>“uwu”</w:t>
      </w:r>
      <w:r w:rsidR="00C35C82" w:rsidRPr="00FD3466">
        <w:rPr>
          <w:rFonts w:ascii="Times New Roman" w:hAnsi="Times New Roman" w:cs="Times New Roman"/>
          <w:sz w:val="24"/>
          <w:szCs w:val="24"/>
        </w:rPr>
        <w:t>,</w:t>
      </w:r>
      <w:r w:rsidR="00E67C7A" w:rsidRPr="00FD3466">
        <w:rPr>
          <w:rFonts w:ascii="Times New Roman" w:hAnsi="Times New Roman" w:cs="Times New Roman"/>
          <w:sz w:val="24"/>
          <w:szCs w:val="24"/>
        </w:rPr>
        <w:t xml:space="preserve"> and</w:t>
      </w:r>
      <w:r w:rsidR="00C35C82" w:rsidRPr="00FD3466">
        <w:rPr>
          <w:rFonts w:ascii="Times New Roman" w:hAnsi="Times New Roman" w:cs="Times New Roman"/>
          <w:sz w:val="24"/>
          <w:szCs w:val="24"/>
        </w:rPr>
        <w:t xml:space="preserve"> </w:t>
      </w:r>
      <w:r w:rsidR="00FC62B0" w:rsidRPr="00FD3466">
        <w:rPr>
          <w:rFonts w:ascii="Times New Roman" w:hAnsi="Times New Roman" w:cs="Times New Roman"/>
          <w:sz w:val="24"/>
          <w:szCs w:val="24"/>
        </w:rPr>
        <w:t>“buff”</w:t>
      </w:r>
      <w:r w:rsidR="007F2323" w:rsidRPr="00FD3466">
        <w:rPr>
          <w:rFonts w:ascii="Times New Roman" w:hAnsi="Times New Roman" w:cs="Times New Roman"/>
          <w:sz w:val="24"/>
          <w:szCs w:val="24"/>
        </w:rPr>
        <w:t xml:space="preserve">. </w:t>
      </w:r>
      <w:r w:rsidR="00EA698E" w:rsidRPr="00FD3466">
        <w:rPr>
          <w:rFonts w:ascii="Times New Roman" w:hAnsi="Times New Roman" w:cs="Times New Roman"/>
          <w:sz w:val="24"/>
          <w:szCs w:val="24"/>
        </w:rPr>
        <w:t xml:space="preserve">Besides, some slang words formed by abbreviation and it is very useful in chatting. </w:t>
      </w:r>
      <w:r w:rsidR="006C552F" w:rsidRPr="00FD3466">
        <w:rPr>
          <w:rFonts w:ascii="Times New Roman" w:hAnsi="Times New Roman" w:cs="Times New Roman"/>
          <w:sz w:val="24"/>
          <w:szCs w:val="24"/>
        </w:rPr>
        <w:t xml:space="preserve">Abbreviation slang word </w:t>
      </w:r>
      <w:r w:rsidR="001D34BB" w:rsidRPr="00FD3466">
        <w:rPr>
          <w:rFonts w:ascii="Times New Roman" w:hAnsi="Times New Roman" w:cs="Times New Roman"/>
          <w:sz w:val="24"/>
          <w:szCs w:val="24"/>
        </w:rPr>
        <w:t xml:space="preserve">mostly comes from long phrase even clause. </w:t>
      </w:r>
      <w:r w:rsidR="00617961" w:rsidRPr="00FD3466">
        <w:rPr>
          <w:rFonts w:ascii="Times New Roman" w:hAnsi="Times New Roman" w:cs="Times New Roman"/>
          <w:sz w:val="24"/>
          <w:szCs w:val="24"/>
        </w:rPr>
        <w:t xml:space="preserve">Using </w:t>
      </w:r>
      <w:r w:rsidR="00AD1D6F" w:rsidRPr="00FD3466">
        <w:rPr>
          <w:rFonts w:ascii="Times New Roman" w:hAnsi="Times New Roman" w:cs="Times New Roman"/>
          <w:sz w:val="24"/>
          <w:szCs w:val="24"/>
        </w:rPr>
        <w:t>abbreviate</w:t>
      </w:r>
      <w:r w:rsidR="004F1350" w:rsidRPr="00FD3466">
        <w:rPr>
          <w:rFonts w:ascii="Times New Roman" w:hAnsi="Times New Roman" w:cs="Times New Roman"/>
          <w:sz w:val="24"/>
          <w:szCs w:val="24"/>
        </w:rPr>
        <w:t xml:space="preserve">d slang words </w:t>
      </w:r>
      <w:r w:rsidR="004925DE" w:rsidRPr="00FD3466">
        <w:rPr>
          <w:rFonts w:ascii="Times New Roman" w:hAnsi="Times New Roman" w:cs="Times New Roman"/>
          <w:sz w:val="24"/>
          <w:szCs w:val="24"/>
        </w:rPr>
        <w:t>spends less time and energy</w:t>
      </w:r>
      <w:r w:rsidR="00666E1A" w:rsidRPr="00FD3466">
        <w:rPr>
          <w:rFonts w:ascii="Times New Roman" w:hAnsi="Times New Roman" w:cs="Times New Roman"/>
          <w:sz w:val="24"/>
          <w:szCs w:val="24"/>
        </w:rPr>
        <w:t xml:space="preserve">, for instance </w:t>
      </w:r>
      <w:r w:rsidR="002D1E99" w:rsidRPr="00FD3466">
        <w:rPr>
          <w:rFonts w:ascii="Times New Roman" w:hAnsi="Times New Roman" w:cs="Times New Roman"/>
          <w:sz w:val="24"/>
          <w:szCs w:val="24"/>
        </w:rPr>
        <w:t xml:space="preserve">the slang words </w:t>
      </w:r>
      <w:r w:rsidR="002A1397" w:rsidRPr="00FD3466">
        <w:rPr>
          <w:rFonts w:ascii="Times New Roman" w:hAnsi="Times New Roman" w:cs="Times New Roman"/>
          <w:sz w:val="24"/>
          <w:szCs w:val="24"/>
        </w:rPr>
        <w:t>“cmiiw</w:t>
      </w:r>
      <w:r w:rsidR="00782007" w:rsidRPr="00FD3466">
        <w:rPr>
          <w:rFonts w:ascii="Times New Roman" w:hAnsi="Times New Roman" w:cs="Times New Roman"/>
          <w:sz w:val="24"/>
          <w:szCs w:val="24"/>
        </w:rPr>
        <w:t xml:space="preserve">” </w:t>
      </w:r>
      <w:r w:rsidR="00487F1F" w:rsidRPr="00FD3466">
        <w:rPr>
          <w:rFonts w:ascii="Times New Roman" w:hAnsi="Times New Roman" w:cs="Times New Roman"/>
          <w:sz w:val="24"/>
          <w:szCs w:val="24"/>
        </w:rPr>
        <w:t xml:space="preserve">stands for </w:t>
      </w:r>
      <w:r w:rsidR="00BB7823" w:rsidRPr="00FD3466">
        <w:rPr>
          <w:rFonts w:ascii="Times New Roman" w:hAnsi="Times New Roman" w:cs="Times New Roman"/>
          <w:sz w:val="24"/>
          <w:szCs w:val="24"/>
        </w:rPr>
        <w:t>“correct me if I’m wrong”</w:t>
      </w:r>
      <w:r w:rsidR="0075075E" w:rsidRPr="00FD3466">
        <w:rPr>
          <w:rFonts w:ascii="Times New Roman" w:hAnsi="Times New Roman" w:cs="Times New Roman"/>
          <w:sz w:val="24"/>
          <w:szCs w:val="24"/>
        </w:rPr>
        <w:t xml:space="preserve">. </w:t>
      </w:r>
    </w:p>
    <w:p w14:paraId="37BC54A2" w14:textId="3A581D05" w:rsidR="00864E03" w:rsidRPr="00FD3466" w:rsidRDefault="00864E03" w:rsidP="000C6EDB">
      <w:pPr>
        <w:spacing w:after="0"/>
        <w:jc w:val="both"/>
        <w:rPr>
          <w:rFonts w:ascii="Times New Roman" w:hAnsi="Times New Roman" w:cs="Times New Roman"/>
          <w:sz w:val="24"/>
          <w:szCs w:val="24"/>
        </w:rPr>
      </w:pPr>
      <w:r w:rsidRPr="00FD3466">
        <w:rPr>
          <w:rFonts w:ascii="Times New Roman" w:hAnsi="Times New Roman" w:cs="Times New Roman"/>
          <w:sz w:val="24"/>
          <w:szCs w:val="24"/>
        </w:rPr>
        <w:tab/>
      </w:r>
      <w:r w:rsidR="003704B3" w:rsidRPr="00FD3466">
        <w:rPr>
          <w:rFonts w:ascii="Times New Roman" w:hAnsi="Times New Roman" w:cs="Times New Roman"/>
          <w:sz w:val="24"/>
          <w:szCs w:val="24"/>
        </w:rPr>
        <w:t xml:space="preserve">The third function of </w:t>
      </w:r>
      <w:r w:rsidR="00BB2185" w:rsidRPr="00FD3466">
        <w:rPr>
          <w:rFonts w:ascii="Times New Roman" w:hAnsi="Times New Roman" w:cs="Times New Roman"/>
          <w:sz w:val="24"/>
          <w:szCs w:val="24"/>
        </w:rPr>
        <w:t xml:space="preserve">the use of slang words is to </w:t>
      </w:r>
      <w:r w:rsidR="00E32321" w:rsidRPr="00FD3466">
        <w:rPr>
          <w:rFonts w:ascii="Times New Roman" w:hAnsi="Times New Roman" w:cs="Times New Roman"/>
          <w:sz w:val="24"/>
          <w:szCs w:val="24"/>
        </w:rPr>
        <w:t>express feeling</w:t>
      </w:r>
      <w:r w:rsidR="00707E5B" w:rsidRPr="00FD3466">
        <w:rPr>
          <w:rFonts w:ascii="Times New Roman" w:hAnsi="Times New Roman" w:cs="Times New Roman"/>
          <w:sz w:val="24"/>
          <w:szCs w:val="24"/>
        </w:rPr>
        <w:t xml:space="preserve"> </w:t>
      </w:r>
      <w:r w:rsidR="003C0000" w:rsidRPr="00FD3466">
        <w:rPr>
          <w:rFonts w:ascii="Times New Roman" w:hAnsi="Times New Roman" w:cs="Times New Roman"/>
          <w:sz w:val="24"/>
          <w:szCs w:val="24"/>
        </w:rPr>
        <w:t xml:space="preserve">when the conversation is in informal context. </w:t>
      </w:r>
      <w:r w:rsidR="00C853F1" w:rsidRPr="00FD3466">
        <w:rPr>
          <w:rFonts w:ascii="Times New Roman" w:hAnsi="Times New Roman" w:cs="Times New Roman"/>
          <w:sz w:val="24"/>
          <w:szCs w:val="24"/>
        </w:rPr>
        <w:t xml:space="preserve">Conversation 2 illustrated </w:t>
      </w:r>
      <w:r w:rsidR="00E6398A" w:rsidRPr="00FD3466">
        <w:rPr>
          <w:rFonts w:ascii="Times New Roman" w:hAnsi="Times New Roman" w:cs="Times New Roman"/>
          <w:sz w:val="24"/>
          <w:szCs w:val="24"/>
        </w:rPr>
        <w:t>that student</w:t>
      </w:r>
      <w:r w:rsidR="00671623" w:rsidRPr="00FD3466">
        <w:rPr>
          <w:rFonts w:ascii="Times New Roman" w:hAnsi="Times New Roman" w:cs="Times New Roman"/>
          <w:sz w:val="24"/>
          <w:szCs w:val="24"/>
        </w:rPr>
        <w:t xml:space="preserve"> discuss</w:t>
      </w:r>
      <w:r w:rsidR="00D01042" w:rsidRPr="00FD3466">
        <w:rPr>
          <w:rFonts w:ascii="Times New Roman" w:hAnsi="Times New Roman" w:cs="Times New Roman"/>
          <w:sz w:val="24"/>
          <w:szCs w:val="24"/>
        </w:rPr>
        <w:t>ed</w:t>
      </w:r>
      <w:r w:rsidR="00671623" w:rsidRPr="00FD3466">
        <w:rPr>
          <w:rFonts w:ascii="Times New Roman" w:hAnsi="Times New Roman" w:cs="Times New Roman"/>
          <w:sz w:val="24"/>
          <w:szCs w:val="24"/>
        </w:rPr>
        <w:t xml:space="preserve"> their activity in holiday, and they explained that it was nothing special</w:t>
      </w:r>
      <w:r w:rsidR="00074B51" w:rsidRPr="00FD3466">
        <w:rPr>
          <w:rFonts w:ascii="Times New Roman" w:hAnsi="Times New Roman" w:cs="Times New Roman"/>
          <w:sz w:val="24"/>
          <w:szCs w:val="24"/>
        </w:rPr>
        <w:t xml:space="preserve">, the student </w:t>
      </w:r>
      <w:r w:rsidR="00E6398A" w:rsidRPr="00FD3466">
        <w:rPr>
          <w:rFonts w:ascii="Times New Roman" w:hAnsi="Times New Roman" w:cs="Times New Roman"/>
          <w:sz w:val="24"/>
          <w:szCs w:val="24"/>
        </w:rPr>
        <w:t>used</w:t>
      </w:r>
      <w:r w:rsidR="00074B51" w:rsidRPr="00FD3466">
        <w:rPr>
          <w:rFonts w:ascii="Times New Roman" w:hAnsi="Times New Roman" w:cs="Times New Roman"/>
          <w:sz w:val="24"/>
          <w:szCs w:val="24"/>
        </w:rPr>
        <w:t xml:space="preserve"> the slang </w:t>
      </w:r>
      <w:r w:rsidR="00DB2724" w:rsidRPr="00FD3466">
        <w:rPr>
          <w:rFonts w:ascii="Times New Roman" w:hAnsi="Times New Roman" w:cs="Times New Roman"/>
          <w:sz w:val="24"/>
          <w:szCs w:val="24"/>
        </w:rPr>
        <w:t>word “so-so”</w:t>
      </w:r>
      <w:r w:rsidR="00F801E8" w:rsidRPr="00FD3466">
        <w:rPr>
          <w:rFonts w:ascii="Times New Roman" w:hAnsi="Times New Roman" w:cs="Times New Roman"/>
          <w:sz w:val="24"/>
          <w:szCs w:val="24"/>
        </w:rPr>
        <w:t xml:space="preserve">. </w:t>
      </w:r>
      <w:r w:rsidR="00A669BF" w:rsidRPr="00FD3466">
        <w:rPr>
          <w:rFonts w:ascii="Times New Roman" w:hAnsi="Times New Roman" w:cs="Times New Roman"/>
          <w:sz w:val="24"/>
          <w:szCs w:val="24"/>
        </w:rPr>
        <w:t xml:space="preserve">Students used </w:t>
      </w:r>
      <w:r w:rsidR="008B2CA4" w:rsidRPr="00FD3466">
        <w:rPr>
          <w:rFonts w:ascii="Times New Roman" w:hAnsi="Times New Roman" w:cs="Times New Roman"/>
          <w:sz w:val="24"/>
          <w:szCs w:val="24"/>
        </w:rPr>
        <w:t xml:space="preserve">this slang word because it was familiar to them, they used it frequently </w:t>
      </w:r>
      <w:r w:rsidR="00FB4D45" w:rsidRPr="00FD3466">
        <w:rPr>
          <w:rFonts w:ascii="Times New Roman" w:hAnsi="Times New Roman" w:cs="Times New Roman"/>
          <w:sz w:val="24"/>
          <w:szCs w:val="24"/>
        </w:rPr>
        <w:t xml:space="preserve">in daily conversation with friends. </w:t>
      </w:r>
    </w:p>
    <w:p w14:paraId="2F1D754F" w14:textId="182A3643" w:rsidR="00FB12C8" w:rsidRPr="004B3365" w:rsidRDefault="00FB12C8" w:rsidP="000C6EDB">
      <w:pPr>
        <w:spacing w:after="0"/>
        <w:jc w:val="both"/>
        <w:rPr>
          <w:rFonts w:ascii="Times New Roman" w:hAnsi="Times New Roman" w:cs="Times New Roman"/>
        </w:rPr>
      </w:pPr>
    </w:p>
    <w:p w14:paraId="267064A9" w14:textId="17F5496F" w:rsidR="00FB12C8" w:rsidRPr="00020EF6" w:rsidRDefault="00FB12C8" w:rsidP="001E425F">
      <w:pPr>
        <w:spacing w:after="0"/>
        <w:rPr>
          <w:rFonts w:ascii="Times New Roman" w:hAnsi="Times New Roman" w:cs="Times New Roman"/>
          <w:sz w:val="20"/>
          <w:szCs w:val="20"/>
        </w:rPr>
      </w:pPr>
      <w:r w:rsidRPr="00020EF6">
        <w:rPr>
          <w:rFonts w:ascii="Times New Roman" w:hAnsi="Times New Roman" w:cs="Times New Roman"/>
          <w:sz w:val="20"/>
          <w:szCs w:val="20"/>
        </w:rPr>
        <w:t xml:space="preserve">Conversation 2 </w:t>
      </w:r>
    </w:p>
    <w:p w14:paraId="380ED807" w14:textId="77777777" w:rsidR="00FB12C8" w:rsidRPr="00020EF6" w:rsidRDefault="00FB12C8" w:rsidP="001E425F">
      <w:pPr>
        <w:spacing w:after="0"/>
        <w:rPr>
          <w:rFonts w:ascii="Times New Roman" w:hAnsi="Times New Roman" w:cs="Times New Roman"/>
          <w:sz w:val="20"/>
          <w:szCs w:val="20"/>
        </w:rPr>
      </w:pPr>
    </w:p>
    <w:p w14:paraId="3C5CBCA3" w14:textId="16B54FCA" w:rsidR="00FB12C8" w:rsidRPr="00020EF6" w:rsidRDefault="00FB12C8" w:rsidP="001E425F">
      <w:pPr>
        <w:spacing w:after="0"/>
        <w:rPr>
          <w:rFonts w:ascii="Times New Roman" w:hAnsi="Times New Roman" w:cs="Times New Roman"/>
          <w:sz w:val="20"/>
          <w:szCs w:val="20"/>
        </w:rPr>
      </w:pPr>
      <w:r w:rsidRPr="00020EF6">
        <w:rPr>
          <w:rFonts w:ascii="Times New Roman" w:hAnsi="Times New Roman" w:cs="Times New Roman"/>
          <w:sz w:val="20"/>
          <w:szCs w:val="20"/>
        </w:rPr>
        <w:t xml:space="preserve">Teacher </w:t>
      </w:r>
      <w:r w:rsidR="00680F96">
        <w:rPr>
          <w:rFonts w:ascii="Times New Roman" w:hAnsi="Times New Roman" w:cs="Times New Roman"/>
          <w:sz w:val="20"/>
          <w:szCs w:val="20"/>
        </w:rPr>
        <w:tab/>
      </w:r>
      <w:r w:rsidRPr="00020EF6">
        <w:rPr>
          <w:rFonts w:ascii="Times New Roman" w:hAnsi="Times New Roman" w:cs="Times New Roman"/>
          <w:sz w:val="20"/>
          <w:szCs w:val="20"/>
        </w:rPr>
        <w:tab/>
        <w:t xml:space="preserve">: How was your holiday? </w:t>
      </w:r>
    </w:p>
    <w:p w14:paraId="48D8FF9F" w14:textId="446A45F0" w:rsidR="00FB12C8" w:rsidRPr="00020EF6" w:rsidRDefault="00FB12C8" w:rsidP="001E425F">
      <w:pPr>
        <w:spacing w:after="0"/>
        <w:rPr>
          <w:rFonts w:ascii="Times New Roman" w:hAnsi="Times New Roman" w:cs="Times New Roman"/>
          <w:sz w:val="20"/>
          <w:szCs w:val="20"/>
        </w:rPr>
      </w:pPr>
      <w:r w:rsidRPr="00020EF6">
        <w:rPr>
          <w:rFonts w:ascii="Times New Roman" w:hAnsi="Times New Roman" w:cs="Times New Roman"/>
          <w:sz w:val="20"/>
          <w:szCs w:val="20"/>
        </w:rPr>
        <w:t xml:space="preserve">Students B </w:t>
      </w:r>
      <w:r w:rsidRPr="00020EF6">
        <w:rPr>
          <w:rFonts w:ascii="Times New Roman" w:hAnsi="Times New Roman" w:cs="Times New Roman"/>
          <w:sz w:val="20"/>
          <w:szCs w:val="20"/>
        </w:rPr>
        <w:tab/>
        <w:t xml:space="preserve">: Just so-so Ma’am. </w:t>
      </w:r>
    </w:p>
    <w:p w14:paraId="3C09EF37" w14:textId="77777777" w:rsidR="00B77F63" w:rsidRPr="00020EF6" w:rsidRDefault="00B77F63" w:rsidP="001E425F">
      <w:pPr>
        <w:spacing w:after="0"/>
        <w:rPr>
          <w:rFonts w:ascii="Times New Roman" w:hAnsi="Times New Roman" w:cs="Times New Roman"/>
          <w:sz w:val="20"/>
          <w:szCs w:val="20"/>
        </w:rPr>
      </w:pPr>
    </w:p>
    <w:p w14:paraId="60F37F01" w14:textId="4ECA06A2" w:rsidR="001D12B8" w:rsidRPr="00FD3466" w:rsidRDefault="001D564E" w:rsidP="005B0A24">
      <w:pPr>
        <w:spacing w:after="0"/>
        <w:jc w:val="both"/>
        <w:rPr>
          <w:rFonts w:ascii="Times New Roman" w:hAnsi="Times New Roman" w:cs="Times New Roman"/>
          <w:sz w:val="24"/>
          <w:szCs w:val="24"/>
        </w:rPr>
      </w:pPr>
      <w:r w:rsidRPr="004B3365">
        <w:rPr>
          <w:rFonts w:ascii="Times New Roman" w:hAnsi="Times New Roman" w:cs="Times New Roman"/>
        </w:rPr>
        <w:tab/>
      </w:r>
      <w:r w:rsidRPr="00FD3466">
        <w:rPr>
          <w:rFonts w:ascii="Times New Roman" w:hAnsi="Times New Roman" w:cs="Times New Roman"/>
          <w:sz w:val="24"/>
          <w:szCs w:val="24"/>
        </w:rPr>
        <w:t xml:space="preserve">Moreover, when speaking with their friends, students used </w:t>
      </w:r>
      <w:r w:rsidR="006016EE" w:rsidRPr="00FD3466">
        <w:rPr>
          <w:rFonts w:ascii="Times New Roman" w:hAnsi="Times New Roman" w:cs="Times New Roman"/>
          <w:sz w:val="24"/>
          <w:szCs w:val="24"/>
        </w:rPr>
        <w:t xml:space="preserve">more varied slang words and used it more frequently rather than when speaking with the teacher. </w:t>
      </w:r>
      <w:r w:rsidR="00937150" w:rsidRPr="00FD3466">
        <w:rPr>
          <w:rFonts w:ascii="Times New Roman" w:hAnsi="Times New Roman" w:cs="Times New Roman"/>
          <w:sz w:val="24"/>
          <w:szCs w:val="24"/>
        </w:rPr>
        <w:t xml:space="preserve">The first purpose of students using slang words when chatting with friend is to </w:t>
      </w:r>
      <w:r w:rsidR="008E3056" w:rsidRPr="00FD3466">
        <w:rPr>
          <w:rFonts w:ascii="Times New Roman" w:hAnsi="Times New Roman" w:cs="Times New Roman"/>
          <w:sz w:val="24"/>
          <w:szCs w:val="24"/>
        </w:rPr>
        <w:t>address someone</w:t>
      </w:r>
      <w:r w:rsidR="00894A58" w:rsidRPr="00FD3466">
        <w:rPr>
          <w:rFonts w:ascii="Times New Roman" w:hAnsi="Times New Roman" w:cs="Times New Roman"/>
          <w:sz w:val="24"/>
          <w:szCs w:val="24"/>
        </w:rPr>
        <w:t xml:space="preserve"> by using </w:t>
      </w:r>
      <w:r w:rsidR="00B0736D" w:rsidRPr="00FD3466">
        <w:rPr>
          <w:rFonts w:ascii="Times New Roman" w:hAnsi="Times New Roman" w:cs="Times New Roman"/>
          <w:sz w:val="24"/>
          <w:szCs w:val="24"/>
        </w:rPr>
        <w:t xml:space="preserve">certain term of address </w:t>
      </w:r>
      <w:r w:rsidR="004C077A" w:rsidRPr="00FD3466">
        <w:rPr>
          <w:rFonts w:ascii="Times New Roman" w:hAnsi="Times New Roman" w:cs="Times New Roman"/>
          <w:sz w:val="24"/>
          <w:szCs w:val="24"/>
        </w:rPr>
        <w:t>when they called their friend</w:t>
      </w:r>
      <w:r w:rsidR="00E9778A" w:rsidRPr="00FD3466">
        <w:rPr>
          <w:rFonts w:ascii="Times New Roman" w:hAnsi="Times New Roman" w:cs="Times New Roman"/>
          <w:sz w:val="24"/>
          <w:szCs w:val="24"/>
        </w:rPr>
        <w:t>, such as “gan”, “sist”, “lur”, “slur”</w:t>
      </w:r>
      <w:r w:rsidR="005B601B" w:rsidRPr="00FD3466">
        <w:rPr>
          <w:rFonts w:ascii="Times New Roman" w:hAnsi="Times New Roman" w:cs="Times New Roman"/>
          <w:sz w:val="24"/>
          <w:szCs w:val="24"/>
        </w:rPr>
        <w:t xml:space="preserve">. </w:t>
      </w:r>
      <w:r w:rsidR="003806B9" w:rsidRPr="00FD3466">
        <w:rPr>
          <w:rFonts w:ascii="Times New Roman" w:hAnsi="Times New Roman" w:cs="Times New Roman"/>
          <w:sz w:val="24"/>
          <w:szCs w:val="24"/>
        </w:rPr>
        <w:t>In this case, the use of slang word to ddress someone is also to form intimate atmosphere with their close friends in online class.</w:t>
      </w:r>
    </w:p>
    <w:p w14:paraId="7E214F8D" w14:textId="0EC3CE6B" w:rsidR="00833886" w:rsidRPr="00FD3466" w:rsidRDefault="00957946" w:rsidP="005B0A24">
      <w:pPr>
        <w:spacing w:after="0"/>
        <w:jc w:val="both"/>
        <w:rPr>
          <w:rFonts w:ascii="Times New Roman" w:hAnsi="Times New Roman" w:cs="Times New Roman"/>
          <w:sz w:val="24"/>
          <w:szCs w:val="24"/>
        </w:rPr>
      </w:pPr>
      <w:r w:rsidRPr="00FD3466">
        <w:rPr>
          <w:rFonts w:ascii="Times New Roman" w:hAnsi="Times New Roman" w:cs="Times New Roman"/>
          <w:sz w:val="24"/>
          <w:szCs w:val="24"/>
        </w:rPr>
        <w:tab/>
        <w:t xml:space="preserve">Students also explained that </w:t>
      </w:r>
      <w:r w:rsidR="00FC66E7" w:rsidRPr="00FD3466">
        <w:rPr>
          <w:rFonts w:ascii="Times New Roman" w:hAnsi="Times New Roman" w:cs="Times New Roman"/>
          <w:sz w:val="24"/>
          <w:szCs w:val="24"/>
        </w:rPr>
        <w:t xml:space="preserve">using slang words in class also good for practising speaking </w:t>
      </w:r>
      <w:r w:rsidR="002759B3" w:rsidRPr="00FD3466">
        <w:rPr>
          <w:rFonts w:ascii="Times New Roman" w:hAnsi="Times New Roman" w:cs="Times New Roman"/>
          <w:sz w:val="24"/>
          <w:szCs w:val="24"/>
        </w:rPr>
        <w:t xml:space="preserve">like native, they felt the challenge </w:t>
      </w:r>
      <w:r w:rsidR="0081512F" w:rsidRPr="00FD3466">
        <w:rPr>
          <w:rFonts w:ascii="Times New Roman" w:hAnsi="Times New Roman" w:cs="Times New Roman"/>
          <w:sz w:val="24"/>
          <w:szCs w:val="24"/>
        </w:rPr>
        <w:t xml:space="preserve">to improve their speaking skill and to </w:t>
      </w:r>
      <w:r w:rsidR="00292620" w:rsidRPr="00FD3466">
        <w:rPr>
          <w:rFonts w:ascii="Times New Roman" w:hAnsi="Times New Roman" w:cs="Times New Roman"/>
          <w:sz w:val="24"/>
          <w:szCs w:val="24"/>
        </w:rPr>
        <w:t>improve vocabulary mastery</w:t>
      </w:r>
      <w:r w:rsidR="00FF2DF3" w:rsidRPr="00FD3466">
        <w:rPr>
          <w:rFonts w:ascii="Times New Roman" w:hAnsi="Times New Roman" w:cs="Times New Roman"/>
          <w:sz w:val="24"/>
          <w:szCs w:val="24"/>
        </w:rPr>
        <w:t>.</w:t>
      </w:r>
      <w:r w:rsidR="00C951A5" w:rsidRPr="00FD3466">
        <w:rPr>
          <w:rFonts w:ascii="Times New Roman" w:hAnsi="Times New Roman" w:cs="Times New Roman"/>
          <w:sz w:val="24"/>
          <w:szCs w:val="24"/>
        </w:rPr>
        <w:t xml:space="preserve"> </w:t>
      </w:r>
      <w:r w:rsidR="00741BB7" w:rsidRPr="00FD3466">
        <w:rPr>
          <w:rFonts w:ascii="Times New Roman" w:hAnsi="Times New Roman" w:cs="Times New Roman"/>
          <w:sz w:val="24"/>
          <w:szCs w:val="24"/>
        </w:rPr>
        <w:t xml:space="preserve">students who did not know the meaning of certain slang words </w:t>
      </w:r>
      <w:r w:rsidR="007A5BE7" w:rsidRPr="00FD3466">
        <w:rPr>
          <w:rFonts w:ascii="Times New Roman" w:hAnsi="Times New Roman" w:cs="Times New Roman"/>
          <w:sz w:val="24"/>
          <w:szCs w:val="24"/>
        </w:rPr>
        <w:t>made them felt insecure in online class communication</w:t>
      </w:r>
      <w:r w:rsidR="00E615CB" w:rsidRPr="00FD3466">
        <w:rPr>
          <w:rFonts w:ascii="Times New Roman" w:hAnsi="Times New Roman" w:cs="Times New Roman"/>
          <w:sz w:val="24"/>
          <w:szCs w:val="24"/>
        </w:rPr>
        <w:t xml:space="preserve">. </w:t>
      </w:r>
      <w:r w:rsidR="00833886" w:rsidRPr="00FD3466">
        <w:rPr>
          <w:rFonts w:ascii="Times New Roman" w:hAnsi="Times New Roman" w:cs="Times New Roman"/>
          <w:sz w:val="24"/>
          <w:szCs w:val="24"/>
        </w:rPr>
        <w:t xml:space="preserve">This finding is in line with </w:t>
      </w:r>
      <w:r w:rsidR="00E615CB" w:rsidRPr="00FD3466">
        <w:rPr>
          <w:rFonts w:ascii="Times New Roman" w:hAnsi="Times New Roman" w:cs="Times New Roman"/>
          <w:sz w:val="24"/>
          <w:szCs w:val="24"/>
        </w:rPr>
        <w:t xml:space="preserve"> </w:t>
      </w:r>
      <w:r w:rsidR="00781912" w:rsidRPr="00FD3466">
        <w:rPr>
          <w:rFonts w:ascii="Times New Roman" w:hAnsi="Times New Roman" w:cs="Times New Roman"/>
          <w:sz w:val="24"/>
          <w:szCs w:val="24"/>
        </w:rPr>
        <w:fldChar w:fldCharType="begin" w:fldLock="1"/>
      </w:r>
      <w:r w:rsidR="00922E1A" w:rsidRPr="00FD3466">
        <w:rPr>
          <w:rFonts w:ascii="Times New Roman" w:hAnsi="Times New Roman" w:cs="Times New Roman"/>
          <w:sz w:val="24"/>
          <w:szCs w:val="24"/>
        </w:rPr>
        <w:instrText>ADDIN CSL_CITATION {"citationItems":[{"id":"ITEM-1","itemData":{"DOI":"10.17263/JLLS.712655","ISSN":"1305578X","abstract":"The aim of this study is to determine the views of teachers and students about the teaching and learning of slang in teaching Turkish as a foreign language. The student-based working group of the study, using a screening model of quantitative research methods, is composed of B1, B2 and C1 level students who learn Turkish as a foreign language reached by means of easily accessible status sampling method of purposeful sampling methods and the teacher-based working group of the study, using a screening model of quantitative research methods, is composed of teachers reached by the same method. The data of the study were collected by two separate questionnaires prepared by the researchers to determine the opinions of teachers and students. Based on the findings of the study, it was concluded that the majority of teachers and students generally had a positive opinion about the learning and teaching of slang words in Turkish and it was concluded that the students wanted to learn slang words because of \"better communication with the Turks\", \"hearing too many slang words on the street\", \"living in Turkey\", \"being curious\" and \"just learning more words\". In addition to this result, teachers stated that this situation which students use without knowing the meaning of some words may cause problems in their social environment. For this reason, it is concluded from the teachers' opinions that either a separate book for the use of slang should be published or the other slang words except for swearword should be taught in the lessons.","author":[{"dropping-particle":"","family":"Boylu","given":"Emrah","non-dropping-particle":"","parse-names":false,"suffix":""},{"dropping-particle":"","family":"Kardaş","given":"Demet","non-dropping-particle":"","parse-names":false,"suffix":""}],"container-title":"Journal of Language and Linguistic Studies","id":"ITEM-1","issue":"1","issued":{"date-parts":[["2020"]]},"page":"73-88","title":"The views of teachers and students on slang in teaching Turkish as a foreign language","type":"article-journal","volume":"16"},"uris":["http://www.mendeley.com/documents/?uuid=2542d2cc-f2b7-4a9a-9960-fe7f240087f2"]}],"mendeley":{"formattedCitation":"(Boylu &amp; Kardaş, 2020)","plainTextFormattedCitation":"(Boylu &amp; Kardaş, 2020)","previouslyFormattedCitation":"(Boylu &amp; Kardaş, 2020)"},"properties":{"noteIndex":0},"schema":"https://github.com/citation-style-language/schema/raw/master/csl-citation.json"}</w:instrText>
      </w:r>
      <w:r w:rsidR="00781912" w:rsidRPr="00FD3466">
        <w:rPr>
          <w:rFonts w:ascii="Times New Roman" w:hAnsi="Times New Roman" w:cs="Times New Roman"/>
          <w:sz w:val="24"/>
          <w:szCs w:val="24"/>
        </w:rPr>
        <w:fldChar w:fldCharType="separate"/>
      </w:r>
      <w:r w:rsidR="00781912" w:rsidRPr="00FD3466">
        <w:rPr>
          <w:rFonts w:ascii="Times New Roman" w:hAnsi="Times New Roman" w:cs="Times New Roman"/>
          <w:noProof/>
          <w:sz w:val="24"/>
          <w:szCs w:val="24"/>
        </w:rPr>
        <w:t>(Boylu &amp; Kardaş, 2020)</w:t>
      </w:r>
      <w:r w:rsidR="00781912" w:rsidRPr="00FD3466">
        <w:rPr>
          <w:rFonts w:ascii="Times New Roman" w:hAnsi="Times New Roman" w:cs="Times New Roman"/>
          <w:sz w:val="24"/>
          <w:szCs w:val="24"/>
        </w:rPr>
        <w:fldChar w:fldCharType="end"/>
      </w:r>
      <w:r w:rsidR="00781912" w:rsidRPr="00FD3466">
        <w:rPr>
          <w:rFonts w:ascii="Times New Roman" w:hAnsi="Times New Roman" w:cs="Times New Roman"/>
          <w:sz w:val="24"/>
          <w:szCs w:val="24"/>
        </w:rPr>
        <w:t xml:space="preserve"> </w:t>
      </w:r>
      <w:r w:rsidR="00833886" w:rsidRPr="00FD3466">
        <w:rPr>
          <w:rFonts w:ascii="Times New Roman" w:hAnsi="Times New Roman" w:cs="Times New Roman"/>
          <w:sz w:val="24"/>
          <w:szCs w:val="24"/>
        </w:rPr>
        <w:t>that slang words Does not known the meaning of slang words may cause problem in social life</w:t>
      </w:r>
      <w:r w:rsidR="00221AEF" w:rsidRPr="00FD3466">
        <w:rPr>
          <w:rFonts w:ascii="Times New Roman" w:hAnsi="Times New Roman" w:cs="Times New Roman"/>
          <w:sz w:val="24"/>
          <w:szCs w:val="24"/>
        </w:rPr>
        <w:t xml:space="preserve">. </w:t>
      </w:r>
    </w:p>
    <w:p w14:paraId="6D69E90C" w14:textId="7389F6BF" w:rsidR="00FD4F94" w:rsidRPr="00FD3466" w:rsidRDefault="00F25E93" w:rsidP="005B0A24">
      <w:pPr>
        <w:spacing w:after="0"/>
        <w:ind w:firstLine="720"/>
        <w:jc w:val="both"/>
        <w:rPr>
          <w:rFonts w:ascii="Times New Roman" w:hAnsi="Times New Roman" w:cs="Times New Roman"/>
          <w:sz w:val="24"/>
          <w:szCs w:val="24"/>
        </w:rPr>
      </w:pPr>
      <w:r w:rsidRPr="00FD3466">
        <w:rPr>
          <w:rFonts w:ascii="Times New Roman" w:hAnsi="Times New Roman" w:cs="Times New Roman"/>
          <w:sz w:val="24"/>
          <w:szCs w:val="24"/>
        </w:rPr>
        <w:t>In addition</w:t>
      </w:r>
      <w:r w:rsidR="00E365CC" w:rsidRPr="00FD3466">
        <w:rPr>
          <w:rFonts w:ascii="Times New Roman" w:hAnsi="Times New Roman" w:cs="Times New Roman"/>
          <w:sz w:val="24"/>
          <w:szCs w:val="24"/>
        </w:rPr>
        <w:t>, students also used slang words to express feeling</w:t>
      </w:r>
      <w:r w:rsidR="00C3759D" w:rsidRPr="00FD3466">
        <w:rPr>
          <w:rFonts w:ascii="Times New Roman" w:hAnsi="Times New Roman" w:cs="Times New Roman"/>
          <w:sz w:val="24"/>
          <w:szCs w:val="24"/>
        </w:rPr>
        <w:t xml:space="preserve">, especially when they swear, they assumed that </w:t>
      </w:r>
      <w:r w:rsidR="00D2772F" w:rsidRPr="00FD3466">
        <w:rPr>
          <w:rFonts w:ascii="Times New Roman" w:hAnsi="Times New Roman" w:cs="Times New Roman"/>
          <w:sz w:val="24"/>
          <w:szCs w:val="24"/>
        </w:rPr>
        <w:t xml:space="preserve">swearing using slang words is </w:t>
      </w:r>
      <w:r w:rsidR="004B7FD1" w:rsidRPr="00FD3466">
        <w:rPr>
          <w:rFonts w:ascii="Times New Roman" w:hAnsi="Times New Roman" w:cs="Times New Roman"/>
          <w:sz w:val="24"/>
          <w:szCs w:val="24"/>
        </w:rPr>
        <w:t xml:space="preserve">more polite since </w:t>
      </w:r>
      <w:r w:rsidR="00F37EF4" w:rsidRPr="00FD3466">
        <w:rPr>
          <w:rFonts w:ascii="Times New Roman" w:hAnsi="Times New Roman" w:cs="Times New Roman"/>
          <w:sz w:val="24"/>
          <w:szCs w:val="24"/>
        </w:rPr>
        <w:t xml:space="preserve">it did not directly </w:t>
      </w:r>
      <w:r w:rsidR="00FD6D40" w:rsidRPr="00FD3466">
        <w:rPr>
          <w:rFonts w:ascii="Times New Roman" w:hAnsi="Times New Roman" w:cs="Times New Roman"/>
          <w:sz w:val="24"/>
          <w:szCs w:val="24"/>
        </w:rPr>
        <w:t xml:space="preserve">indicate that they swore, for </w:t>
      </w:r>
      <w:r w:rsidR="00603845" w:rsidRPr="00FD3466">
        <w:rPr>
          <w:rFonts w:ascii="Times New Roman" w:hAnsi="Times New Roman" w:cs="Times New Roman"/>
          <w:sz w:val="24"/>
          <w:szCs w:val="24"/>
        </w:rPr>
        <w:t xml:space="preserve">instance they used the slang word “bjierr” </w:t>
      </w:r>
      <w:r w:rsidR="0089440C" w:rsidRPr="00FD3466">
        <w:rPr>
          <w:rFonts w:ascii="Times New Roman" w:hAnsi="Times New Roman" w:cs="Times New Roman"/>
          <w:sz w:val="24"/>
          <w:szCs w:val="24"/>
        </w:rPr>
        <w:t xml:space="preserve">it is another spelling for </w:t>
      </w:r>
      <w:r w:rsidR="0089440C" w:rsidRPr="00FD3466">
        <w:rPr>
          <w:rFonts w:ascii="Times New Roman" w:hAnsi="Times New Roman" w:cs="Times New Roman"/>
          <w:sz w:val="24"/>
          <w:szCs w:val="24"/>
        </w:rPr>
        <w:lastRenderedPageBreak/>
        <w:t>the word “anjing” (</w:t>
      </w:r>
      <w:r w:rsidR="009D5E45" w:rsidRPr="00FD3466">
        <w:rPr>
          <w:rFonts w:ascii="Times New Roman" w:hAnsi="Times New Roman" w:cs="Times New Roman"/>
          <w:sz w:val="24"/>
          <w:szCs w:val="24"/>
        </w:rPr>
        <w:t xml:space="preserve">consider rude word in Indonesian). </w:t>
      </w:r>
      <w:r w:rsidR="00DF6849" w:rsidRPr="00FD3466">
        <w:rPr>
          <w:rFonts w:ascii="Times New Roman" w:hAnsi="Times New Roman" w:cs="Times New Roman"/>
          <w:sz w:val="24"/>
          <w:szCs w:val="24"/>
        </w:rPr>
        <w:t xml:space="preserve">Besides, when students felt </w:t>
      </w:r>
      <w:r w:rsidR="00EE732F" w:rsidRPr="00FD3466">
        <w:rPr>
          <w:rFonts w:ascii="Times New Roman" w:hAnsi="Times New Roman" w:cs="Times New Roman"/>
          <w:sz w:val="24"/>
          <w:szCs w:val="24"/>
        </w:rPr>
        <w:t>enthusiastic,</w:t>
      </w:r>
      <w:r w:rsidR="00DF6849" w:rsidRPr="00FD3466">
        <w:rPr>
          <w:rFonts w:ascii="Times New Roman" w:hAnsi="Times New Roman" w:cs="Times New Roman"/>
          <w:sz w:val="24"/>
          <w:szCs w:val="24"/>
        </w:rPr>
        <w:t xml:space="preserve"> they used the slang words “gas”, “gaskeun”, “Tarik sist”, and “semongko”. </w:t>
      </w:r>
    </w:p>
    <w:p w14:paraId="7A7DEE6A" w14:textId="4C306021" w:rsidR="00486337" w:rsidRPr="004B3365" w:rsidRDefault="00486337" w:rsidP="00486337">
      <w:pPr>
        <w:spacing w:after="0"/>
        <w:rPr>
          <w:rFonts w:ascii="Times New Roman" w:hAnsi="Times New Roman" w:cs="Times New Roman"/>
        </w:rPr>
      </w:pPr>
    </w:p>
    <w:p w14:paraId="445F65C1" w14:textId="675B9DDF" w:rsidR="00925557" w:rsidRPr="00FD3466" w:rsidRDefault="00925557">
      <w:pPr>
        <w:rPr>
          <w:rFonts w:ascii="Times New Roman" w:hAnsi="Times New Roman" w:cs="Times New Roman"/>
          <w:sz w:val="24"/>
          <w:szCs w:val="24"/>
        </w:rPr>
      </w:pPr>
      <w:r w:rsidRPr="00FD3466">
        <w:rPr>
          <w:rFonts w:ascii="Times New Roman" w:hAnsi="Times New Roman" w:cs="Times New Roman"/>
          <w:sz w:val="24"/>
          <w:szCs w:val="24"/>
        </w:rPr>
        <w:t xml:space="preserve">Students Perception </w:t>
      </w:r>
      <w:r w:rsidR="000A07B0" w:rsidRPr="00FD3466">
        <w:rPr>
          <w:rFonts w:ascii="Times New Roman" w:hAnsi="Times New Roman" w:cs="Times New Roman"/>
          <w:sz w:val="24"/>
          <w:szCs w:val="24"/>
        </w:rPr>
        <w:t>on</w:t>
      </w:r>
      <w:r w:rsidRPr="00FD3466">
        <w:rPr>
          <w:rFonts w:ascii="Times New Roman" w:hAnsi="Times New Roman" w:cs="Times New Roman"/>
          <w:sz w:val="24"/>
          <w:szCs w:val="24"/>
        </w:rPr>
        <w:t xml:space="preserve"> the Use of Slang Words </w:t>
      </w:r>
    </w:p>
    <w:p w14:paraId="54FBFE65" w14:textId="3FBA6093" w:rsidR="00FB50D6" w:rsidRPr="00FD3466" w:rsidRDefault="00497BF6" w:rsidP="005B0A24">
      <w:pPr>
        <w:ind w:firstLine="567"/>
        <w:rPr>
          <w:rFonts w:ascii="Times New Roman" w:hAnsi="Times New Roman" w:cs="Times New Roman"/>
          <w:sz w:val="24"/>
          <w:szCs w:val="24"/>
        </w:rPr>
      </w:pPr>
      <w:r w:rsidRPr="00FD3466">
        <w:rPr>
          <w:rFonts w:ascii="Times New Roman" w:hAnsi="Times New Roman" w:cs="Times New Roman"/>
          <w:sz w:val="24"/>
          <w:szCs w:val="24"/>
        </w:rPr>
        <w:t>Students’ perception about the use of slang words</w:t>
      </w:r>
      <w:r w:rsidR="00EF3682" w:rsidRPr="00FD3466">
        <w:rPr>
          <w:rFonts w:ascii="Times New Roman" w:hAnsi="Times New Roman" w:cs="Times New Roman"/>
          <w:sz w:val="24"/>
          <w:szCs w:val="24"/>
        </w:rPr>
        <w:t xml:space="preserve"> </w:t>
      </w:r>
      <w:r w:rsidR="00CE7822" w:rsidRPr="00FD3466">
        <w:rPr>
          <w:rFonts w:ascii="Times New Roman" w:hAnsi="Times New Roman" w:cs="Times New Roman"/>
          <w:sz w:val="24"/>
          <w:szCs w:val="24"/>
        </w:rPr>
        <w:t>is varied based on the situation</w:t>
      </w:r>
      <w:r w:rsidR="00600E7A" w:rsidRPr="00FD3466">
        <w:rPr>
          <w:rFonts w:ascii="Times New Roman" w:hAnsi="Times New Roman" w:cs="Times New Roman"/>
          <w:sz w:val="24"/>
          <w:szCs w:val="24"/>
        </w:rPr>
        <w:t xml:space="preserve">s. </w:t>
      </w:r>
      <w:r w:rsidR="00BF3063" w:rsidRPr="00FD3466">
        <w:rPr>
          <w:rFonts w:ascii="Times New Roman" w:hAnsi="Times New Roman" w:cs="Times New Roman"/>
          <w:sz w:val="24"/>
          <w:szCs w:val="24"/>
        </w:rPr>
        <w:t>Based on the data findings derived from the questionnai</w:t>
      </w:r>
      <w:r w:rsidR="004310CB" w:rsidRPr="00FD3466">
        <w:rPr>
          <w:rFonts w:ascii="Times New Roman" w:hAnsi="Times New Roman" w:cs="Times New Roman"/>
          <w:sz w:val="24"/>
          <w:szCs w:val="24"/>
        </w:rPr>
        <w:t xml:space="preserve">re, </w:t>
      </w:r>
      <w:r w:rsidR="00C54878" w:rsidRPr="00FD3466">
        <w:rPr>
          <w:rFonts w:ascii="Times New Roman" w:hAnsi="Times New Roman" w:cs="Times New Roman"/>
          <w:sz w:val="24"/>
          <w:szCs w:val="24"/>
        </w:rPr>
        <w:t xml:space="preserve">89% students agreed to use slang words in online class </w:t>
      </w:r>
      <w:r w:rsidR="00281F50" w:rsidRPr="00FD3466">
        <w:rPr>
          <w:rFonts w:ascii="Times New Roman" w:hAnsi="Times New Roman" w:cs="Times New Roman"/>
          <w:sz w:val="24"/>
          <w:szCs w:val="24"/>
        </w:rPr>
        <w:t xml:space="preserve">because it made </w:t>
      </w:r>
      <w:r w:rsidR="008C4985" w:rsidRPr="00FD3466">
        <w:rPr>
          <w:rFonts w:ascii="Times New Roman" w:hAnsi="Times New Roman" w:cs="Times New Roman"/>
          <w:sz w:val="24"/>
          <w:szCs w:val="24"/>
        </w:rPr>
        <w:t xml:space="preserve">learning situation alive </w:t>
      </w:r>
      <w:r w:rsidR="00895AEA" w:rsidRPr="00FD3466">
        <w:rPr>
          <w:rFonts w:ascii="Times New Roman" w:hAnsi="Times New Roman" w:cs="Times New Roman"/>
          <w:sz w:val="24"/>
          <w:szCs w:val="24"/>
        </w:rPr>
        <w:t>and not boredom</w:t>
      </w:r>
      <w:r w:rsidR="007C317F" w:rsidRPr="00FD3466">
        <w:rPr>
          <w:rFonts w:ascii="Times New Roman" w:hAnsi="Times New Roman" w:cs="Times New Roman"/>
          <w:sz w:val="24"/>
          <w:szCs w:val="24"/>
        </w:rPr>
        <w:t xml:space="preserve">. </w:t>
      </w:r>
    </w:p>
    <w:p w14:paraId="0CC97D9B" w14:textId="38B7476E" w:rsidR="00E45B1D" w:rsidRPr="00F22A89" w:rsidRDefault="00E45B1D" w:rsidP="00FF552C">
      <w:pPr>
        <w:spacing w:after="0"/>
        <w:rPr>
          <w:rFonts w:ascii="Times New Roman" w:hAnsi="Times New Roman" w:cs="Times New Roman"/>
          <w:i/>
          <w:iCs/>
          <w:sz w:val="20"/>
          <w:szCs w:val="20"/>
        </w:rPr>
      </w:pPr>
      <w:r w:rsidRPr="00F22A89">
        <w:rPr>
          <w:rFonts w:ascii="Times New Roman" w:hAnsi="Times New Roman" w:cs="Times New Roman"/>
          <w:i/>
          <w:iCs/>
          <w:sz w:val="20"/>
          <w:szCs w:val="20"/>
        </w:rPr>
        <w:t>I'm very glad to use it because it makes me more "friendly".</w:t>
      </w:r>
      <w:r w:rsidR="00AC4775" w:rsidRPr="00F22A89">
        <w:rPr>
          <w:rFonts w:ascii="Times New Roman" w:hAnsi="Times New Roman" w:cs="Times New Roman"/>
          <w:i/>
          <w:iCs/>
          <w:sz w:val="20"/>
          <w:szCs w:val="20"/>
        </w:rPr>
        <w:t xml:space="preserve"> (NG)</w:t>
      </w:r>
    </w:p>
    <w:p w14:paraId="4EDC7DFD" w14:textId="77777777" w:rsidR="00B5364D" w:rsidRPr="00F22A89" w:rsidRDefault="00B5364D" w:rsidP="00FF552C">
      <w:pPr>
        <w:spacing w:after="0"/>
        <w:rPr>
          <w:rFonts w:ascii="Times New Roman" w:hAnsi="Times New Roman" w:cs="Times New Roman"/>
          <w:i/>
          <w:iCs/>
          <w:sz w:val="20"/>
          <w:szCs w:val="20"/>
        </w:rPr>
      </w:pPr>
    </w:p>
    <w:p w14:paraId="28E46BEA" w14:textId="1164BE0F" w:rsidR="00E45B1D" w:rsidRPr="00F22A89" w:rsidRDefault="00E45B1D" w:rsidP="00FF552C">
      <w:pPr>
        <w:spacing w:after="0"/>
        <w:rPr>
          <w:rFonts w:ascii="Times New Roman" w:hAnsi="Times New Roman" w:cs="Times New Roman"/>
          <w:i/>
          <w:iCs/>
          <w:sz w:val="20"/>
          <w:szCs w:val="20"/>
        </w:rPr>
      </w:pPr>
      <w:r w:rsidRPr="00F22A89">
        <w:rPr>
          <w:rFonts w:ascii="Times New Roman" w:hAnsi="Times New Roman" w:cs="Times New Roman"/>
          <w:i/>
          <w:iCs/>
          <w:sz w:val="20"/>
          <w:szCs w:val="20"/>
        </w:rPr>
        <w:t>I feel more relaxed but at the same time take lessons seriously.</w:t>
      </w:r>
      <w:r w:rsidR="00AC4775" w:rsidRPr="00F22A89">
        <w:rPr>
          <w:rFonts w:ascii="Times New Roman" w:hAnsi="Times New Roman" w:cs="Times New Roman"/>
          <w:i/>
          <w:iCs/>
          <w:sz w:val="20"/>
          <w:szCs w:val="20"/>
        </w:rPr>
        <w:t xml:space="preserve"> (DA)</w:t>
      </w:r>
    </w:p>
    <w:p w14:paraId="1EBAB60B" w14:textId="77777777" w:rsidR="00AC4775" w:rsidRPr="00F22A89" w:rsidRDefault="00AC4775" w:rsidP="00FF552C">
      <w:pPr>
        <w:spacing w:after="0"/>
        <w:rPr>
          <w:rFonts w:ascii="Times New Roman" w:hAnsi="Times New Roman" w:cs="Times New Roman"/>
          <w:i/>
          <w:iCs/>
          <w:sz w:val="20"/>
          <w:szCs w:val="20"/>
        </w:rPr>
      </w:pPr>
    </w:p>
    <w:p w14:paraId="6AE7AC77" w14:textId="4DCB5A04" w:rsidR="005C73F4" w:rsidRPr="00F22A89" w:rsidRDefault="002B4476" w:rsidP="00FF552C">
      <w:pPr>
        <w:spacing w:after="0"/>
        <w:rPr>
          <w:rFonts w:ascii="Times New Roman" w:hAnsi="Times New Roman" w:cs="Times New Roman"/>
          <w:i/>
          <w:iCs/>
          <w:sz w:val="20"/>
          <w:szCs w:val="20"/>
        </w:rPr>
      </w:pPr>
      <w:r w:rsidRPr="00F22A89">
        <w:rPr>
          <w:rFonts w:ascii="Times New Roman" w:hAnsi="Times New Roman" w:cs="Times New Roman"/>
          <w:i/>
          <w:iCs/>
          <w:sz w:val="20"/>
          <w:szCs w:val="20"/>
        </w:rPr>
        <w:t>It makes the students' self-confidence more confident, because they are honing their skills.</w:t>
      </w:r>
      <w:r w:rsidR="008570B2" w:rsidRPr="00F22A89">
        <w:rPr>
          <w:rFonts w:ascii="Times New Roman" w:hAnsi="Times New Roman" w:cs="Times New Roman"/>
          <w:i/>
          <w:iCs/>
          <w:sz w:val="20"/>
          <w:szCs w:val="20"/>
        </w:rPr>
        <w:t xml:space="preserve"> </w:t>
      </w:r>
      <w:r w:rsidR="00DC0F88" w:rsidRPr="00F22A89">
        <w:rPr>
          <w:rFonts w:ascii="Times New Roman" w:hAnsi="Times New Roman" w:cs="Times New Roman"/>
          <w:i/>
          <w:iCs/>
          <w:sz w:val="20"/>
          <w:szCs w:val="20"/>
        </w:rPr>
        <w:t>(BP)</w:t>
      </w:r>
    </w:p>
    <w:p w14:paraId="3AFD54FA" w14:textId="77777777" w:rsidR="00E97C45" w:rsidRPr="004B3365" w:rsidRDefault="00E97C45" w:rsidP="00FF552C">
      <w:pPr>
        <w:spacing w:after="0"/>
        <w:rPr>
          <w:rFonts w:ascii="Times New Roman" w:hAnsi="Times New Roman" w:cs="Times New Roman"/>
        </w:rPr>
      </w:pPr>
    </w:p>
    <w:p w14:paraId="374A0037" w14:textId="69C3B045" w:rsidR="00BD0220" w:rsidRPr="00FD3466" w:rsidRDefault="007C317F" w:rsidP="00E97C45">
      <w:pPr>
        <w:ind w:firstLine="720"/>
        <w:rPr>
          <w:rFonts w:ascii="Times New Roman" w:hAnsi="Times New Roman" w:cs="Times New Roman"/>
          <w:sz w:val="24"/>
          <w:szCs w:val="24"/>
        </w:rPr>
      </w:pPr>
      <w:r w:rsidRPr="00FD3466">
        <w:rPr>
          <w:rFonts w:ascii="Times New Roman" w:hAnsi="Times New Roman" w:cs="Times New Roman"/>
          <w:sz w:val="24"/>
          <w:szCs w:val="24"/>
        </w:rPr>
        <w:t xml:space="preserve">However, </w:t>
      </w:r>
      <w:r w:rsidR="000545C7" w:rsidRPr="00FD3466">
        <w:rPr>
          <w:rFonts w:ascii="Times New Roman" w:hAnsi="Times New Roman" w:cs="Times New Roman"/>
          <w:sz w:val="24"/>
          <w:szCs w:val="24"/>
        </w:rPr>
        <w:t xml:space="preserve">71% students disagree to used slang words when chatting or speaking with the teacher because </w:t>
      </w:r>
      <w:r w:rsidR="000C7B43" w:rsidRPr="00FD3466">
        <w:rPr>
          <w:rFonts w:ascii="Times New Roman" w:hAnsi="Times New Roman" w:cs="Times New Roman"/>
          <w:sz w:val="24"/>
          <w:szCs w:val="24"/>
        </w:rPr>
        <w:t xml:space="preserve">it considered impolite. </w:t>
      </w:r>
      <w:r w:rsidR="00914566" w:rsidRPr="00FD3466">
        <w:rPr>
          <w:rFonts w:ascii="Times New Roman" w:hAnsi="Times New Roman" w:cs="Times New Roman"/>
          <w:sz w:val="24"/>
          <w:szCs w:val="24"/>
        </w:rPr>
        <w:t xml:space="preserve">This indicated that students were more prefer to use slang words when chatting with friends rather than with teacher. </w:t>
      </w:r>
      <w:r w:rsidR="00331B62" w:rsidRPr="00FD3466">
        <w:rPr>
          <w:rFonts w:ascii="Times New Roman" w:hAnsi="Times New Roman" w:cs="Times New Roman"/>
          <w:sz w:val="24"/>
          <w:szCs w:val="24"/>
        </w:rPr>
        <w:t xml:space="preserve">Meanwhile </w:t>
      </w:r>
      <w:r w:rsidR="00343F1F" w:rsidRPr="00FD3466">
        <w:rPr>
          <w:rFonts w:ascii="Times New Roman" w:hAnsi="Times New Roman" w:cs="Times New Roman"/>
          <w:sz w:val="24"/>
          <w:szCs w:val="24"/>
        </w:rPr>
        <w:t>60% students agreed to use slang words when communicate with the teacher as long as it is polite</w:t>
      </w:r>
      <w:r w:rsidR="00620880" w:rsidRPr="00FD3466">
        <w:rPr>
          <w:rFonts w:ascii="Times New Roman" w:hAnsi="Times New Roman" w:cs="Times New Roman"/>
          <w:sz w:val="24"/>
          <w:szCs w:val="24"/>
        </w:rPr>
        <w:t xml:space="preserve">. What student mean by polite here was not using </w:t>
      </w:r>
      <w:r w:rsidR="00F90BDD" w:rsidRPr="00FD3466">
        <w:rPr>
          <w:rFonts w:ascii="Times New Roman" w:hAnsi="Times New Roman" w:cs="Times New Roman"/>
          <w:sz w:val="24"/>
          <w:szCs w:val="24"/>
        </w:rPr>
        <w:t>dirty slang words (swear w</w:t>
      </w:r>
      <w:r w:rsidR="006131D7" w:rsidRPr="00FD3466">
        <w:rPr>
          <w:rFonts w:ascii="Times New Roman" w:hAnsi="Times New Roman" w:cs="Times New Roman"/>
          <w:sz w:val="24"/>
          <w:szCs w:val="24"/>
        </w:rPr>
        <w:t xml:space="preserve">ords and other words that were usually intended to use when speaking with </w:t>
      </w:r>
      <w:r w:rsidR="00A62D14" w:rsidRPr="00FD3466">
        <w:rPr>
          <w:rFonts w:ascii="Times New Roman" w:hAnsi="Times New Roman" w:cs="Times New Roman"/>
          <w:sz w:val="24"/>
          <w:szCs w:val="24"/>
        </w:rPr>
        <w:t xml:space="preserve">younger people as the lecturer). </w:t>
      </w:r>
      <w:r w:rsidR="004C6CD8" w:rsidRPr="00FD3466">
        <w:rPr>
          <w:rFonts w:ascii="Times New Roman" w:hAnsi="Times New Roman" w:cs="Times New Roman"/>
          <w:sz w:val="24"/>
          <w:szCs w:val="24"/>
        </w:rPr>
        <w:t>However</w:t>
      </w:r>
      <w:r w:rsidR="00CC004B" w:rsidRPr="00FD3466">
        <w:rPr>
          <w:rFonts w:ascii="Times New Roman" w:hAnsi="Times New Roman" w:cs="Times New Roman"/>
          <w:sz w:val="24"/>
          <w:szCs w:val="24"/>
        </w:rPr>
        <w:t>,</w:t>
      </w:r>
      <w:r w:rsidR="004C6CD8" w:rsidRPr="00FD3466">
        <w:rPr>
          <w:rFonts w:ascii="Times New Roman" w:hAnsi="Times New Roman" w:cs="Times New Roman"/>
          <w:sz w:val="24"/>
          <w:szCs w:val="24"/>
        </w:rPr>
        <w:t xml:space="preserve"> students appreciated the lecturer who initiated </w:t>
      </w:r>
      <w:r w:rsidR="00DA17BC" w:rsidRPr="00FD3466">
        <w:rPr>
          <w:rFonts w:ascii="Times New Roman" w:hAnsi="Times New Roman" w:cs="Times New Roman"/>
          <w:sz w:val="24"/>
          <w:szCs w:val="24"/>
        </w:rPr>
        <w:t xml:space="preserve">to use slang words in online class. </w:t>
      </w:r>
    </w:p>
    <w:p w14:paraId="5AAB2AA3" w14:textId="755AF4CE" w:rsidR="003841B8" w:rsidRPr="004B3365" w:rsidRDefault="003841B8" w:rsidP="001B4BF1">
      <w:pPr>
        <w:spacing w:after="0"/>
        <w:rPr>
          <w:rFonts w:ascii="Times New Roman" w:hAnsi="Times New Roman" w:cs="Times New Roman"/>
          <w:sz w:val="20"/>
          <w:szCs w:val="20"/>
        </w:rPr>
      </w:pPr>
      <w:r w:rsidRPr="004B3365">
        <w:rPr>
          <w:rFonts w:ascii="Times New Roman" w:hAnsi="Times New Roman" w:cs="Times New Roman"/>
          <w:sz w:val="20"/>
          <w:szCs w:val="20"/>
        </w:rPr>
        <w:t xml:space="preserve">if I use it when there is a </w:t>
      </w:r>
      <w:r w:rsidR="00A51BB3" w:rsidRPr="004B3365">
        <w:rPr>
          <w:rFonts w:ascii="Times New Roman" w:hAnsi="Times New Roman" w:cs="Times New Roman"/>
          <w:sz w:val="20"/>
          <w:szCs w:val="20"/>
        </w:rPr>
        <w:t>lecturer,</w:t>
      </w:r>
      <w:r w:rsidRPr="004B3365">
        <w:rPr>
          <w:rFonts w:ascii="Times New Roman" w:hAnsi="Times New Roman" w:cs="Times New Roman"/>
          <w:sz w:val="20"/>
          <w:szCs w:val="20"/>
        </w:rPr>
        <w:t xml:space="preserve"> I think I will feel bad, but if I use it with my friends</w:t>
      </w:r>
      <w:r w:rsidR="0050468D">
        <w:rPr>
          <w:rFonts w:ascii="Times New Roman" w:hAnsi="Times New Roman" w:cs="Times New Roman"/>
          <w:sz w:val="20"/>
          <w:szCs w:val="20"/>
        </w:rPr>
        <w:t>,</w:t>
      </w:r>
      <w:r w:rsidRPr="004B3365">
        <w:rPr>
          <w:rFonts w:ascii="Times New Roman" w:hAnsi="Times New Roman" w:cs="Times New Roman"/>
          <w:sz w:val="20"/>
          <w:szCs w:val="20"/>
        </w:rPr>
        <w:t xml:space="preserve"> I feel it's okay and fun to use it</w:t>
      </w:r>
      <w:r w:rsidR="0050468D">
        <w:rPr>
          <w:rFonts w:ascii="Times New Roman" w:hAnsi="Times New Roman" w:cs="Times New Roman"/>
          <w:sz w:val="20"/>
          <w:szCs w:val="20"/>
        </w:rPr>
        <w:t>. (MN)</w:t>
      </w:r>
    </w:p>
    <w:p w14:paraId="5FCFA19C" w14:textId="77777777" w:rsidR="00801331" w:rsidRPr="004B3365" w:rsidRDefault="00801331" w:rsidP="001B4BF1">
      <w:pPr>
        <w:spacing w:after="0"/>
        <w:rPr>
          <w:rFonts w:ascii="Times New Roman" w:hAnsi="Times New Roman" w:cs="Times New Roman"/>
          <w:sz w:val="20"/>
          <w:szCs w:val="20"/>
        </w:rPr>
      </w:pPr>
    </w:p>
    <w:p w14:paraId="656425ED" w14:textId="625B19B6" w:rsidR="003841B8" w:rsidRPr="004B3365" w:rsidRDefault="003841B8" w:rsidP="001B4BF1">
      <w:pPr>
        <w:spacing w:after="0"/>
        <w:rPr>
          <w:rFonts w:ascii="Times New Roman" w:hAnsi="Times New Roman" w:cs="Times New Roman"/>
          <w:sz w:val="20"/>
          <w:szCs w:val="20"/>
        </w:rPr>
      </w:pPr>
      <w:r w:rsidRPr="004B3365">
        <w:rPr>
          <w:rFonts w:ascii="Times New Roman" w:hAnsi="Times New Roman" w:cs="Times New Roman"/>
          <w:sz w:val="20"/>
          <w:szCs w:val="20"/>
        </w:rPr>
        <w:t>I think it's a bit rude, but if it's allowed it's not a big deal.</w:t>
      </w:r>
      <w:r w:rsidR="0050468D">
        <w:rPr>
          <w:rFonts w:ascii="Times New Roman" w:hAnsi="Times New Roman" w:cs="Times New Roman"/>
          <w:sz w:val="20"/>
          <w:szCs w:val="20"/>
        </w:rPr>
        <w:t xml:space="preserve"> (MM)</w:t>
      </w:r>
    </w:p>
    <w:p w14:paraId="7A971075" w14:textId="77777777" w:rsidR="00801331" w:rsidRPr="004B3365" w:rsidRDefault="00801331" w:rsidP="001B4BF1">
      <w:pPr>
        <w:spacing w:after="0"/>
        <w:rPr>
          <w:rFonts w:ascii="Times New Roman" w:hAnsi="Times New Roman" w:cs="Times New Roman"/>
          <w:sz w:val="20"/>
          <w:szCs w:val="20"/>
        </w:rPr>
      </w:pPr>
    </w:p>
    <w:p w14:paraId="4E0FEEB5" w14:textId="14BDE196" w:rsidR="003841B8" w:rsidRPr="004B3365" w:rsidRDefault="003841B8" w:rsidP="001B4BF1">
      <w:pPr>
        <w:spacing w:after="0"/>
        <w:rPr>
          <w:rFonts w:ascii="Times New Roman" w:hAnsi="Times New Roman" w:cs="Times New Roman"/>
          <w:sz w:val="20"/>
          <w:szCs w:val="20"/>
        </w:rPr>
      </w:pPr>
      <w:r w:rsidRPr="004B3365">
        <w:rPr>
          <w:rFonts w:ascii="Times New Roman" w:hAnsi="Times New Roman" w:cs="Times New Roman"/>
          <w:sz w:val="20"/>
          <w:szCs w:val="20"/>
        </w:rPr>
        <w:t>I feel so rude when I use it with my lecturer, but it is very useful for my friends.</w:t>
      </w:r>
      <w:r w:rsidR="00071D4A">
        <w:rPr>
          <w:rFonts w:ascii="Times New Roman" w:hAnsi="Times New Roman" w:cs="Times New Roman"/>
          <w:sz w:val="20"/>
          <w:szCs w:val="20"/>
        </w:rPr>
        <w:t xml:space="preserve"> (FT)</w:t>
      </w:r>
    </w:p>
    <w:p w14:paraId="33C9D5B6" w14:textId="77777777" w:rsidR="00801331" w:rsidRPr="004B3365" w:rsidRDefault="00801331" w:rsidP="001B4BF1">
      <w:pPr>
        <w:spacing w:after="0"/>
        <w:rPr>
          <w:rFonts w:ascii="Times New Roman" w:hAnsi="Times New Roman" w:cs="Times New Roman"/>
          <w:sz w:val="20"/>
          <w:szCs w:val="20"/>
        </w:rPr>
      </w:pPr>
    </w:p>
    <w:p w14:paraId="025D9C80" w14:textId="77777777" w:rsidR="00E60A69" w:rsidRDefault="005B07E3" w:rsidP="001B4BF1">
      <w:pPr>
        <w:spacing w:after="0"/>
        <w:rPr>
          <w:rFonts w:ascii="Times New Roman" w:hAnsi="Times New Roman" w:cs="Times New Roman"/>
          <w:sz w:val="20"/>
          <w:szCs w:val="20"/>
        </w:rPr>
      </w:pPr>
      <w:r w:rsidRPr="004B3365">
        <w:rPr>
          <w:rFonts w:ascii="Times New Roman" w:hAnsi="Times New Roman" w:cs="Times New Roman"/>
          <w:sz w:val="20"/>
          <w:szCs w:val="20"/>
        </w:rPr>
        <w:t>It will be fun if it is done to friends, but it will feel impolite to the lecturer</w:t>
      </w:r>
      <w:r w:rsidR="00D90448">
        <w:rPr>
          <w:rFonts w:ascii="Times New Roman" w:hAnsi="Times New Roman" w:cs="Times New Roman"/>
          <w:sz w:val="20"/>
          <w:szCs w:val="20"/>
        </w:rPr>
        <w:t xml:space="preserve">. </w:t>
      </w:r>
      <w:r w:rsidR="00E60A69">
        <w:rPr>
          <w:rFonts w:ascii="Times New Roman" w:hAnsi="Times New Roman" w:cs="Times New Roman"/>
          <w:sz w:val="20"/>
          <w:szCs w:val="20"/>
        </w:rPr>
        <w:t>(AF)</w:t>
      </w:r>
    </w:p>
    <w:p w14:paraId="12516F46" w14:textId="34DD5C54" w:rsidR="001D4D27" w:rsidRPr="004B3365" w:rsidRDefault="001D4D27" w:rsidP="001B4BF1">
      <w:pPr>
        <w:spacing w:after="0"/>
        <w:rPr>
          <w:rFonts w:ascii="Times New Roman" w:hAnsi="Times New Roman" w:cs="Times New Roman"/>
          <w:sz w:val="20"/>
          <w:szCs w:val="20"/>
        </w:rPr>
      </w:pPr>
      <w:r w:rsidRPr="004B3365">
        <w:rPr>
          <w:rFonts w:ascii="Times New Roman" w:hAnsi="Times New Roman" w:cs="Times New Roman"/>
          <w:sz w:val="20"/>
          <w:szCs w:val="20"/>
        </w:rPr>
        <w:t>feel impolite for not using the official language during online class.</w:t>
      </w:r>
      <w:r w:rsidR="001B60D5">
        <w:rPr>
          <w:rFonts w:ascii="Times New Roman" w:hAnsi="Times New Roman" w:cs="Times New Roman"/>
          <w:sz w:val="20"/>
          <w:szCs w:val="20"/>
        </w:rPr>
        <w:t xml:space="preserve"> (DA)</w:t>
      </w:r>
    </w:p>
    <w:p w14:paraId="4A550861" w14:textId="77777777" w:rsidR="005B07E3" w:rsidRPr="004B3365" w:rsidRDefault="005B07E3" w:rsidP="001B4BF1">
      <w:pPr>
        <w:spacing w:after="0"/>
        <w:rPr>
          <w:rFonts w:ascii="Times New Roman" w:hAnsi="Times New Roman" w:cs="Times New Roman"/>
        </w:rPr>
      </w:pPr>
    </w:p>
    <w:p w14:paraId="0828CA2A" w14:textId="0D88AEAC" w:rsidR="00022342" w:rsidRPr="00FD3466" w:rsidRDefault="00CA3312">
      <w:pPr>
        <w:rPr>
          <w:rFonts w:ascii="Times New Roman" w:hAnsi="Times New Roman" w:cs="Times New Roman"/>
          <w:b/>
          <w:bCs/>
          <w:sz w:val="24"/>
          <w:szCs w:val="24"/>
        </w:rPr>
      </w:pPr>
      <w:r w:rsidRPr="00FD3466">
        <w:rPr>
          <w:rFonts w:ascii="Times New Roman" w:hAnsi="Times New Roman" w:cs="Times New Roman"/>
          <w:b/>
          <w:bCs/>
          <w:sz w:val="24"/>
          <w:szCs w:val="24"/>
        </w:rPr>
        <w:t xml:space="preserve">CONCLUSION AND SUGGESTION </w:t>
      </w:r>
    </w:p>
    <w:p w14:paraId="2E2A16FC" w14:textId="77777777" w:rsidR="00731115" w:rsidRPr="00FD3466" w:rsidRDefault="00FA2B05" w:rsidP="00555A99">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 xml:space="preserve">To sum up, </w:t>
      </w:r>
      <w:r w:rsidR="00B31A58" w:rsidRPr="00FD3466">
        <w:rPr>
          <w:rFonts w:ascii="Times New Roman" w:hAnsi="Times New Roman" w:cs="Times New Roman"/>
          <w:sz w:val="24"/>
          <w:szCs w:val="24"/>
        </w:rPr>
        <w:t xml:space="preserve">the </w:t>
      </w:r>
      <w:r w:rsidR="005D1435" w:rsidRPr="00FD3466">
        <w:rPr>
          <w:rFonts w:ascii="Times New Roman" w:hAnsi="Times New Roman" w:cs="Times New Roman"/>
          <w:sz w:val="24"/>
          <w:szCs w:val="24"/>
        </w:rPr>
        <w:t xml:space="preserve">slang words used by students were mostly Indonesian slang words (50%) and </w:t>
      </w:r>
      <w:r w:rsidR="00B23035" w:rsidRPr="00FD3466">
        <w:rPr>
          <w:rFonts w:ascii="Times New Roman" w:hAnsi="Times New Roman" w:cs="Times New Roman"/>
          <w:sz w:val="24"/>
          <w:szCs w:val="24"/>
        </w:rPr>
        <w:t xml:space="preserve">English </w:t>
      </w:r>
      <w:r w:rsidR="00B17D52" w:rsidRPr="00FD3466">
        <w:rPr>
          <w:rFonts w:ascii="Times New Roman" w:hAnsi="Times New Roman" w:cs="Times New Roman"/>
          <w:sz w:val="24"/>
          <w:szCs w:val="24"/>
        </w:rPr>
        <w:t xml:space="preserve">slang words </w:t>
      </w:r>
      <w:r w:rsidR="00B23035" w:rsidRPr="00FD3466">
        <w:rPr>
          <w:rFonts w:ascii="Times New Roman" w:hAnsi="Times New Roman" w:cs="Times New Roman"/>
          <w:sz w:val="24"/>
          <w:szCs w:val="24"/>
        </w:rPr>
        <w:t>(28%)</w:t>
      </w:r>
      <w:r w:rsidR="00B17D52" w:rsidRPr="00FD3466">
        <w:rPr>
          <w:rFonts w:ascii="Times New Roman" w:hAnsi="Times New Roman" w:cs="Times New Roman"/>
          <w:sz w:val="24"/>
          <w:szCs w:val="24"/>
        </w:rPr>
        <w:t xml:space="preserve">. </w:t>
      </w:r>
      <w:r w:rsidR="00470322" w:rsidRPr="00FD3466">
        <w:rPr>
          <w:rFonts w:ascii="Times New Roman" w:hAnsi="Times New Roman" w:cs="Times New Roman"/>
          <w:sz w:val="24"/>
          <w:szCs w:val="24"/>
        </w:rPr>
        <w:t xml:space="preserve">Indonesian slang words used by students </w:t>
      </w:r>
      <w:r w:rsidR="00051A37" w:rsidRPr="00FD3466">
        <w:rPr>
          <w:rFonts w:ascii="Times New Roman" w:hAnsi="Times New Roman" w:cs="Times New Roman"/>
          <w:sz w:val="24"/>
          <w:szCs w:val="24"/>
        </w:rPr>
        <w:t>mostly the slang words</w:t>
      </w:r>
      <w:r w:rsidR="00721105" w:rsidRPr="00FD3466">
        <w:rPr>
          <w:rFonts w:ascii="Times New Roman" w:hAnsi="Times New Roman" w:cs="Times New Roman"/>
          <w:sz w:val="24"/>
          <w:szCs w:val="24"/>
        </w:rPr>
        <w:t xml:space="preserve"> which was formed by the use of</w:t>
      </w:r>
      <w:r w:rsidR="00051A37" w:rsidRPr="00FD3466">
        <w:rPr>
          <w:rFonts w:ascii="Times New Roman" w:hAnsi="Times New Roman" w:cs="Times New Roman"/>
          <w:sz w:val="24"/>
          <w:szCs w:val="24"/>
        </w:rPr>
        <w:t xml:space="preserve"> </w:t>
      </w:r>
      <w:r w:rsidR="005513E7" w:rsidRPr="00FD3466">
        <w:rPr>
          <w:rFonts w:ascii="Times New Roman" w:hAnsi="Times New Roman" w:cs="Times New Roman"/>
          <w:sz w:val="24"/>
          <w:szCs w:val="24"/>
        </w:rPr>
        <w:t>non-standard</w:t>
      </w:r>
      <w:r w:rsidR="00051A37" w:rsidRPr="00FD3466">
        <w:rPr>
          <w:rFonts w:ascii="Times New Roman" w:hAnsi="Times New Roman" w:cs="Times New Roman"/>
          <w:sz w:val="24"/>
          <w:szCs w:val="24"/>
        </w:rPr>
        <w:t xml:space="preserve"> spelling</w:t>
      </w:r>
      <w:r w:rsidR="00874DFD" w:rsidRPr="00FD3466">
        <w:rPr>
          <w:rFonts w:ascii="Times New Roman" w:hAnsi="Times New Roman" w:cs="Times New Roman"/>
          <w:sz w:val="24"/>
          <w:szCs w:val="24"/>
        </w:rPr>
        <w:t>, blending</w:t>
      </w:r>
      <w:r w:rsidR="00B7322B" w:rsidRPr="00FD3466">
        <w:rPr>
          <w:rFonts w:ascii="Times New Roman" w:hAnsi="Times New Roman" w:cs="Times New Roman"/>
          <w:sz w:val="24"/>
          <w:szCs w:val="24"/>
        </w:rPr>
        <w:t xml:space="preserve"> the Indonesian word with other word from other language</w:t>
      </w:r>
      <w:r w:rsidR="00874DFD" w:rsidRPr="00FD3466">
        <w:rPr>
          <w:rFonts w:ascii="Times New Roman" w:hAnsi="Times New Roman" w:cs="Times New Roman"/>
          <w:sz w:val="24"/>
          <w:szCs w:val="24"/>
        </w:rPr>
        <w:t xml:space="preserve">, and modifying </w:t>
      </w:r>
      <w:r w:rsidR="007B1BE1" w:rsidRPr="00FD3466">
        <w:rPr>
          <w:rFonts w:ascii="Times New Roman" w:hAnsi="Times New Roman" w:cs="Times New Roman"/>
          <w:sz w:val="24"/>
          <w:szCs w:val="24"/>
        </w:rPr>
        <w:t xml:space="preserve">the word </w:t>
      </w:r>
      <w:r w:rsidR="00874DFD" w:rsidRPr="00FD3466">
        <w:rPr>
          <w:rFonts w:ascii="Times New Roman" w:hAnsi="Times New Roman" w:cs="Times New Roman"/>
          <w:sz w:val="24"/>
          <w:szCs w:val="24"/>
        </w:rPr>
        <w:t>spelling</w:t>
      </w:r>
      <w:r w:rsidR="00051A37" w:rsidRPr="00FD3466">
        <w:rPr>
          <w:rFonts w:ascii="Times New Roman" w:hAnsi="Times New Roman" w:cs="Times New Roman"/>
          <w:sz w:val="24"/>
          <w:szCs w:val="24"/>
        </w:rPr>
        <w:t xml:space="preserve">. </w:t>
      </w:r>
      <w:r w:rsidR="00EB6C8E" w:rsidRPr="00FD3466">
        <w:rPr>
          <w:rFonts w:ascii="Times New Roman" w:hAnsi="Times New Roman" w:cs="Times New Roman"/>
          <w:sz w:val="24"/>
          <w:szCs w:val="24"/>
        </w:rPr>
        <w:t xml:space="preserve">This suggested </w:t>
      </w:r>
      <w:r w:rsidR="00725F50" w:rsidRPr="00FD3466">
        <w:rPr>
          <w:rFonts w:ascii="Times New Roman" w:hAnsi="Times New Roman" w:cs="Times New Roman"/>
          <w:sz w:val="24"/>
          <w:szCs w:val="24"/>
        </w:rPr>
        <w:t xml:space="preserve">that </w:t>
      </w:r>
      <w:r w:rsidR="00EB6C8E" w:rsidRPr="00FD3466">
        <w:rPr>
          <w:rFonts w:ascii="Times New Roman" w:hAnsi="Times New Roman" w:cs="Times New Roman"/>
          <w:sz w:val="24"/>
          <w:szCs w:val="24"/>
        </w:rPr>
        <w:t xml:space="preserve">students were influenced by </w:t>
      </w:r>
      <w:r w:rsidR="00477A42" w:rsidRPr="00FD3466">
        <w:rPr>
          <w:rFonts w:ascii="Times New Roman" w:hAnsi="Times New Roman" w:cs="Times New Roman"/>
          <w:sz w:val="24"/>
          <w:szCs w:val="24"/>
        </w:rPr>
        <w:t xml:space="preserve">the spelling style used when chatting in social media. </w:t>
      </w:r>
      <w:r w:rsidR="00637FB4" w:rsidRPr="00FD3466">
        <w:rPr>
          <w:rFonts w:ascii="Times New Roman" w:hAnsi="Times New Roman" w:cs="Times New Roman"/>
          <w:sz w:val="24"/>
          <w:szCs w:val="24"/>
        </w:rPr>
        <w:t xml:space="preserve">English slang words used by students were the common slang words and slang words which was formed by acronym. </w:t>
      </w:r>
    </w:p>
    <w:p w14:paraId="696CEEF1" w14:textId="47814D10" w:rsidR="009624DE" w:rsidRPr="00FD3466" w:rsidRDefault="003879AC" w:rsidP="00555A99">
      <w:pPr>
        <w:spacing w:after="0"/>
        <w:ind w:firstLine="567"/>
        <w:jc w:val="both"/>
        <w:rPr>
          <w:rFonts w:ascii="Times New Roman" w:hAnsi="Times New Roman" w:cs="Times New Roman"/>
          <w:sz w:val="24"/>
          <w:szCs w:val="24"/>
        </w:rPr>
      </w:pPr>
      <w:r w:rsidRPr="00FD3466">
        <w:rPr>
          <w:rFonts w:ascii="Times New Roman" w:hAnsi="Times New Roman" w:cs="Times New Roman"/>
          <w:sz w:val="24"/>
          <w:szCs w:val="24"/>
        </w:rPr>
        <w:t>Students used slang words more frequent</w:t>
      </w:r>
      <w:r w:rsidR="00A57881" w:rsidRPr="00FD3466">
        <w:rPr>
          <w:rFonts w:ascii="Times New Roman" w:hAnsi="Times New Roman" w:cs="Times New Roman"/>
          <w:sz w:val="24"/>
          <w:szCs w:val="24"/>
        </w:rPr>
        <w:t>ly</w:t>
      </w:r>
      <w:r w:rsidRPr="00FD3466">
        <w:rPr>
          <w:rFonts w:ascii="Times New Roman" w:hAnsi="Times New Roman" w:cs="Times New Roman"/>
          <w:sz w:val="24"/>
          <w:szCs w:val="24"/>
        </w:rPr>
        <w:t xml:space="preserve"> and freely when chatting with friends</w:t>
      </w:r>
      <w:r w:rsidR="003A1D10" w:rsidRPr="00FD3466">
        <w:rPr>
          <w:rFonts w:ascii="Times New Roman" w:hAnsi="Times New Roman" w:cs="Times New Roman"/>
          <w:sz w:val="24"/>
          <w:szCs w:val="24"/>
        </w:rPr>
        <w:t xml:space="preserve">, especially when (1) </w:t>
      </w:r>
      <w:r w:rsidR="00B77708" w:rsidRPr="00FD3466">
        <w:rPr>
          <w:rFonts w:ascii="Times New Roman" w:hAnsi="Times New Roman" w:cs="Times New Roman"/>
          <w:sz w:val="24"/>
          <w:szCs w:val="24"/>
        </w:rPr>
        <w:t xml:space="preserve">chatted with friends discussing informal topic, (2) </w:t>
      </w:r>
      <w:r w:rsidR="00CC74BC" w:rsidRPr="00FD3466">
        <w:rPr>
          <w:rFonts w:ascii="Times New Roman" w:hAnsi="Times New Roman" w:cs="Times New Roman"/>
          <w:sz w:val="24"/>
          <w:szCs w:val="24"/>
        </w:rPr>
        <w:t xml:space="preserve">express feeling, (3) </w:t>
      </w:r>
      <w:r w:rsidR="005B4435" w:rsidRPr="00FD3466">
        <w:rPr>
          <w:rFonts w:ascii="Times New Roman" w:hAnsi="Times New Roman" w:cs="Times New Roman"/>
          <w:sz w:val="24"/>
          <w:szCs w:val="24"/>
        </w:rPr>
        <w:t>address a name</w:t>
      </w:r>
      <w:r w:rsidR="001F32FE" w:rsidRPr="00FD3466">
        <w:rPr>
          <w:rFonts w:ascii="Times New Roman" w:hAnsi="Times New Roman" w:cs="Times New Roman"/>
          <w:sz w:val="24"/>
          <w:szCs w:val="24"/>
        </w:rPr>
        <w:t xml:space="preserve">. additionally, when speaking with teacher </w:t>
      </w:r>
      <w:r w:rsidR="00EE064B" w:rsidRPr="00FD3466">
        <w:rPr>
          <w:rFonts w:ascii="Times New Roman" w:hAnsi="Times New Roman" w:cs="Times New Roman"/>
          <w:sz w:val="24"/>
          <w:szCs w:val="24"/>
        </w:rPr>
        <w:t xml:space="preserve">students used slang word when (4) </w:t>
      </w:r>
      <w:r w:rsidR="00901398" w:rsidRPr="00FD3466">
        <w:rPr>
          <w:rFonts w:ascii="Times New Roman" w:hAnsi="Times New Roman" w:cs="Times New Roman"/>
          <w:sz w:val="24"/>
          <w:szCs w:val="24"/>
        </w:rPr>
        <w:t>discussing lesson, and (5)</w:t>
      </w:r>
      <w:r w:rsidR="00AD7071" w:rsidRPr="00FD3466">
        <w:rPr>
          <w:rFonts w:ascii="Times New Roman" w:hAnsi="Times New Roman" w:cs="Times New Roman"/>
          <w:sz w:val="24"/>
          <w:szCs w:val="24"/>
        </w:rPr>
        <w:t xml:space="preserve"> greeting the teacher. </w:t>
      </w:r>
      <w:r w:rsidR="001C11A2" w:rsidRPr="00FD3466">
        <w:rPr>
          <w:rFonts w:ascii="Times New Roman" w:hAnsi="Times New Roman" w:cs="Times New Roman"/>
          <w:sz w:val="24"/>
          <w:szCs w:val="24"/>
        </w:rPr>
        <w:t xml:space="preserve">Students used limited and selected slang words when chatting with teacher. </w:t>
      </w:r>
      <w:r w:rsidR="00C83ABC" w:rsidRPr="00FD3466">
        <w:rPr>
          <w:rFonts w:ascii="Times New Roman" w:hAnsi="Times New Roman" w:cs="Times New Roman"/>
          <w:sz w:val="24"/>
          <w:szCs w:val="24"/>
        </w:rPr>
        <w:t xml:space="preserve">This finding is inline with </w:t>
      </w:r>
      <w:r w:rsidR="00921FC9" w:rsidRPr="00FD3466">
        <w:rPr>
          <w:rFonts w:ascii="Times New Roman" w:hAnsi="Times New Roman" w:cs="Times New Roman"/>
          <w:sz w:val="24"/>
          <w:szCs w:val="24"/>
        </w:rPr>
        <w:t xml:space="preserve">the function of slang words in online class, that </w:t>
      </w:r>
      <w:r w:rsidR="003364A2" w:rsidRPr="00FD3466">
        <w:rPr>
          <w:rFonts w:ascii="Times New Roman" w:hAnsi="Times New Roman" w:cs="Times New Roman"/>
          <w:sz w:val="24"/>
          <w:szCs w:val="24"/>
        </w:rPr>
        <w:t>was students used less varied slang words for several functions when speaking with teacher</w:t>
      </w:r>
      <w:r w:rsidR="00572D22" w:rsidRPr="00FD3466">
        <w:rPr>
          <w:rFonts w:ascii="Times New Roman" w:hAnsi="Times New Roman" w:cs="Times New Roman"/>
          <w:sz w:val="24"/>
          <w:szCs w:val="24"/>
        </w:rPr>
        <w:t>. In contrast, when chatting with teacher students used more varied slang words</w:t>
      </w:r>
      <w:r w:rsidR="00E46141" w:rsidRPr="00FD3466">
        <w:rPr>
          <w:rFonts w:ascii="Times New Roman" w:hAnsi="Times New Roman" w:cs="Times New Roman"/>
          <w:sz w:val="24"/>
          <w:szCs w:val="24"/>
        </w:rPr>
        <w:t xml:space="preserve"> for the same function. </w:t>
      </w:r>
    </w:p>
    <w:p w14:paraId="46C00340" w14:textId="243A6F5F" w:rsidR="00B91C28" w:rsidRPr="004B3365" w:rsidRDefault="00F66C0A" w:rsidP="00555A99">
      <w:pPr>
        <w:spacing w:after="0"/>
        <w:ind w:firstLine="567"/>
        <w:jc w:val="both"/>
        <w:rPr>
          <w:rFonts w:ascii="Times New Roman" w:hAnsi="Times New Roman" w:cs="Times New Roman"/>
        </w:rPr>
      </w:pPr>
      <w:r w:rsidRPr="00FD3466">
        <w:rPr>
          <w:rFonts w:ascii="Times New Roman" w:hAnsi="Times New Roman" w:cs="Times New Roman"/>
          <w:sz w:val="24"/>
          <w:szCs w:val="24"/>
        </w:rPr>
        <w:lastRenderedPageBreak/>
        <w:t>In addition, s</w:t>
      </w:r>
      <w:r w:rsidR="00B91C28" w:rsidRPr="00FD3466">
        <w:rPr>
          <w:rFonts w:ascii="Times New Roman" w:hAnsi="Times New Roman" w:cs="Times New Roman"/>
          <w:sz w:val="24"/>
          <w:szCs w:val="24"/>
        </w:rPr>
        <w:t>tudents’ perception about the use of slang words is varied based on the situations.</w:t>
      </w:r>
      <w:r w:rsidR="00494D49" w:rsidRPr="00FD3466">
        <w:rPr>
          <w:rFonts w:ascii="Times New Roman" w:hAnsi="Times New Roman" w:cs="Times New Roman"/>
          <w:sz w:val="24"/>
          <w:szCs w:val="24"/>
        </w:rPr>
        <w:t xml:space="preserve"> Students’ attitude toward the use of slang was positive, they explained that they used slang words in online class to make learning atmosphere more alive and relaxed and those make them easier to understand the lesson. </w:t>
      </w:r>
      <w:r w:rsidR="00C51EBA" w:rsidRPr="00FD3466">
        <w:rPr>
          <w:rFonts w:ascii="Times New Roman" w:hAnsi="Times New Roman" w:cs="Times New Roman"/>
          <w:sz w:val="24"/>
          <w:szCs w:val="24"/>
        </w:rPr>
        <w:t xml:space="preserve">However, </w:t>
      </w:r>
      <w:r w:rsidR="00C45592" w:rsidRPr="00FD3466">
        <w:rPr>
          <w:rFonts w:ascii="Times New Roman" w:hAnsi="Times New Roman" w:cs="Times New Roman"/>
          <w:sz w:val="24"/>
          <w:szCs w:val="24"/>
        </w:rPr>
        <w:t xml:space="preserve">students </w:t>
      </w:r>
      <w:r w:rsidR="0080083E" w:rsidRPr="00FD3466">
        <w:rPr>
          <w:rFonts w:ascii="Times New Roman" w:hAnsi="Times New Roman" w:cs="Times New Roman"/>
          <w:sz w:val="24"/>
          <w:szCs w:val="24"/>
        </w:rPr>
        <w:t xml:space="preserve">were not willing to use slang words when chatting with </w:t>
      </w:r>
      <w:r w:rsidR="00243983" w:rsidRPr="00FD3466">
        <w:rPr>
          <w:rFonts w:ascii="Times New Roman" w:hAnsi="Times New Roman" w:cs="Times New Roman"/>
          <w:sz w:val="24"/>
          <w:szCs w:val="24"/>
        </w:rPr>
        <w:t xml:space="preserve">teacher </w:t>
      </w:r>
      <w:r w:rsidR="006926B0" w:rsidRPr="00FD3466">
        <w:rPr>
          <w:rFonts w:ascii="Times New Roman" w:hAnsi="Times New Roman" w:cs="Times New Roman"/>
          <w:sz w:val="24"/>
          <w:szCs w:val="24"/>
        </w:rPr>
        <w:t xml:space="preserve">as </w:t>
      </w:r>
      <w:r w:rsidR="00822A17" w:rsidRPr="00FD3466">
        <w:rPr>
          <w:rFonts w:ascii="Times New Roman" w:hAnsi="Times New Roman" w:cs="Times New Roman"/>
          <w:sz w:val="24"/>
          <w:szCs w:val="24"/>
        </w:rPr>
        <w:t xml:space="preserve">freely and more frequently as they chatted with friends </w:t>
      </w:r>
      <w:r w:rsidR="006926B0" w:rsidRPr="00FD3466">
        <w:rPr>
          <w:rFonts w:ascii="Times New Roman" w:hAnsi="Times New Roman" w:cs="Times New Roman"/>
          <w:sz w:val="24"/>
          <w:szCs w:val="24"/>
        </w:rPr>
        <w:t xml:space="preserve">because they believe that </w:t>
      </w:r>
      <w:r w:rsidR="00391224" w:rsidRPr="00FD3466">
        <w:rPr>
          <w:rFonts w:ascii="Times New Roman" w:hAnsi="Times New Roman" w:cs="Times New Roman"/>
          <w:sz w:val="24"/>
          <w:szCs w:val="24"/>
        </w:rPr>
        <w:t>using slang words with teacher is consider impolite.</w:t>
      </w:r>
      <w:r w:rsidR="00391224" w:rsidRPr="004B3365">
        <w:rPr>
          <w:rFonts w:ascii="Times New Roman" w:hAnsi="Times New Roman" w:cs="Times New Roman"/>
        </w:rPr>
        <w:t xml:space="preserve"> </w:t>
      </w:r>
    </w:p>
    <w:p w14:paraId="0778DC7E" w14:textId="42AF92B5" w:rsidR="00FB07E2" w:rsidRPr="004B3365" w:rsidRDefault="00FB07E2">
      <w:pPr>
        <w:rPr>
          <w:rFonts w:ascii="Times New Roman" w:hAnsi="Times New Roman" w:cs="Times New Roman"/>
        </w:rPr>
      </w:pPr>
    </w:p>
    <w:p w14:paraId="13B0D4F2" w14:textId="7D68F823" w:rsidR="00E507CE" w:rsidRPr="00353114" w:rsidRDefault="001D48E5">
      <w:pPr>
        <w:rPr>
          <w:rFonts w:ascii="Times New Roman" w:hAnsi="Times New Roman" w:cs="Times New Roman"/>
          <w:b/>
          <w:bCs/>
        </w:rPr>
      </w:pPr>
      <w:r w:rsidRPr="00353114">
        <w:rPr>
          <w:rFonts w:ascii="Times New Roman" w:hAnsi="Times New Roman" w:cs="Times New Roman"/>
          <w:b/>
          <w:bCs/>
        </w:rPr>
        <w:t xml:space="preserve">REFERENCES </w:t>
      </w:r>
    </w:p>
    <w:p w14:paraId="1548A1EE" w14:textId="2CE6AD3D" w:rsidR="00E13A45" w:rsidRPr="004B3365" w:rsidRDefault="00FC2DCE"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rPr>
        <w:fldChar w:fldCharType="begin" w:fldLock="1"/>
      </w:r>
      <w:r w:rsidRPr="004B3365">
        <w:rPr>
          <w:rFonts w:ascii="Times New Roman" w:hAnsi="Times New Roman" w:cs="Times New Roman"/>
        </w:rPr>
        <w:instrText xml:space="preserve">ADDIN Mendeley Bibliography CSL_BIBLIOGRAPHY </w:instrText>
      </w:r>
      <w:r w:rsidRPr="004B3365">
        <w:rPr>
          <w:rFonts w:ascii="Times New Roman" w:hAnsi="Times New Roman" w:cs="Times New Roman"/>
        </w:rPr>
        <w:fldChar w:fldCharType="separate"/>
      </w:r>
      <w:r w:rsidR="00E13A45" w:rsidRPr="004B3365">
        <w:rPr>
          <w:rFonts w:ascii="Times New Roman" w:hAnsi="Times New Roman" w:cs="Times New Roman"/>
          <w:noProof/>
          <w:szCs w:val="24"/>
        </w:rPr>
        <w:t xml:space="preserve">Aitchison, J., &amp; Wardaugh, R. (1987). An Introduction to Sociolinguistics. In </w:t>
      </w:r>
      <w:r w:rsidR="00E13A45" w:rsidRPr="004B3365">
        <w:rPr>
          <w:rFonts w:ascii="Times New Roman" w:hAnsi="Times New Roman" w:cs="Times New Roman"/>
          <w:i/>
          <w:iCs/>
          <w:noProof/>
          <w:szCs w:val="24"/>
        </w:rPr>
        <w:t>The British Journal of Sociology</w:t>
      </w:r>
      <w:r w:rsidR="00E13A45" w:rsidRPr="004B3365">
        <w:rPr>
          <w:rFonts w:ascii="Times New Roman" w:hAnsi="Times New Roman" w:cs="Times New Roman"/>
          <w:noProof/>
          <w:szCs w:val="24"/>
        </w:rPr>
        <w:t xml:space="preserve"> (Vol. 38, Issue 3). https://doi.org/10.2307/590702</w:t>
      </w:r>
    </w:p>
    <w:p w14:paraId="1E78E49B"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Alawamleh, M., Al-Twait, L. M., &amp; Al-Saht, G. R. (2020). The effect of online learning on communication between instructors and students during Covid-19 pandemic. </w:t>
      </w:r>
      <w:r w:rsidRPr="004B3365">
        <w:rPr>
          <w:rFonts w:ascii="Times New Roman" w:hAnsi="Times New Roman" w:cs="Times New Roman"/>
          <w:i/>
          <w:iCs/>
          <w:noProof/>
          <w:szCs w:val="24"/>
        </w:rPr>
        <w:t>Asian Education and Development Studies</w:t>
      </w:r>
      <w:r w:rsidRPr="004B3365">
        <w:rPr>
          <w:rFonts w:ascii="Times New Roman" w:hAnsi="Times New Roman" w:cs="Times New Roman"/>
          <w:noProof/>
          <w:szCs w:val="24"/>
        </w:rPr>
        <w:t>. https://doi.org/10.1108/AEDS-06-2020-0131</w:t>
      </w:r>
    </w:p>
    <w:p w14:paraId="1EE6CA2E"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Boylu, E., &amp; Kardaş, D. (2020). The views of teachers and students on slang in teaching Turkish as a foreign language. </w:t>
      </w:r>
      <w:r w:rsidRPr="004B3365">
        <w:rPr>
          <w:rFonts w:ascii="Times New Roman" w:hAnsi="Times New Roman" w:cs="Times New Roman"/>
          <w:i/>
          <w:iCs/>
          <w:noProof/>
          <w:szCs w:val="24"/>
        </w:rPr>
        <w:t>Journal of Language and Linguistic Studies</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16</w:t>
      </w:r>
      <w:r w:rsidRPr="004B3365">
        <w:rPr>
          <w:rFonts w:ascii="Times New Roman" w:hAnsi="Times New Roman" w:cs="Times New Roman"/>
          <w:noProof/>
          <w:szCs w:val="24"/>
        </w:rPr>
        <w:t>(1), 73–88. https://doi.org/10.17263/JLLS.712655</w:t>
      </w:r>
    </w:p>
    <w:p w14:paraId="16E6FF36"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Dickinson, A. (2017). Communicating with the online student: The impact of E-Mail tone on student performance and teacher evaluations. </w:t>
      </w:r>
      <w:r w:rsidRPr="004B3365">
        <w:rPr>
          <w:rFonts w:ascii="Times New Roman" w:hAnsi="Times New Roman" w:cs="Times New Roman"/>
          <w:i/>
          <w:iCs/>
          <w:noProof/>
          <w:szCs w:val="24"/>
        </w:rPr>
        <w:t>Journal of Educators Online</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14</w:t>
      </w:r>
      <w:r w:rsidRPr="004B3365">
        <w:rPr>
          <w:rFonts w:ascii="Times New Roman" w:hAnsi="Times New Roman" w:cs="Times New Roman"/>
          <w:noProof/>
          <w:szCs w:val="24"/>
        </w:rPr>
        <w:t>(2). https://doi.org/10.9743/jeo.2017.14.2.5</w:t>
      </w:r>
    </w:p>
    <w:p w14:paraId="36D96C72"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Fitria, T. N. (2020). Teaching English through Online Learning System during Covid-19 Pandemic. </w:t>
      </w:r>
      <w:r w:rsidRPr="004B3365">
        <w:rPr>
          <w:rFonts w:ascii="Times New Roman" w:hAnsi="Times New Roman" w:cs="Times New Roman"/>
          <w:i/>
          <w:iCs/>
          <w:noProof/>
          <w:szCs w:val="24"/>
        </w:rPr>
        <w:t>Pedagogy : Journal of English Language Teaching</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8</w:t>
      </w:r>
      <w:r w:rsidRPr="004B3365">
        <w:rPr>
          <w:rFonts w:ascii="Times New Roman" w:hAnsi="Times New Roman" w:cs="Times New Roman"/>
          <w:noProof/>
          <w:szCs w:val="24"/>
        </w:rPr>
        <w:t>(2), 138. https://doi.org/10.32332/pedagogy.v8i2.2266</w:t>
      </w:r>
    </w:p>
    <w:p w14:paraId="4E22233C"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Muhtia, A., Suparno, &amp; Sumardi. (2018). Blended Learning Using Schoology As an Online. </w:t>
      </w:r>
      <w:r w:rsidRPr="004B3365">
        <w:rPr>
          <w:rFonts w:ascii="Times New Roman" w:hAnsi="Times New Roman" w:cs="Times New Roman"/>
          <w:i/>
          <w:iCs/>
          <w:noProof/>
          <w:szCs w:val="24"/>
        </w:rPr>
        <w:t>2nd English Language and Literature International Conference (ELLiC)</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2</w:t>
      </w:r>
      <w:r w:rsidRPr="004B3365">
        <w:rPr>
          <w:rFonts w:ascii="Times New Roman" w:hAnsi="Times New Roman" w:cs="Times New Roman"/>
          <w:noProof/>
          <w:szCs w:val="24"/>
        </w:rPr>
        <w:t>, 171–175.</w:t>
      </w:r>
    </w:p>
    <w:p w14:paraId="0EAE9C20"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Namvar, F. (2014). Council for Innovative Research. </w:t>
      </w:r>
      <w:r w:rsidRPr="004B3365">
        <w:rPr>
          <w:rFonts w:ascii="Times New Roman" w:hAnsi="Times New Roman" w:cs="Times New Roman"/>
          <w:i/>
          <w:iCs/>
          <w:noProof/>
          <w:szCs w:val="24"/>
        </w:rPr>
        <w:t>Journal of Advances in Chemistry</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10</w:t>
      </w:r>
      <w:r w:rsidRPr="004B3365">
        <w:rPr>
          <w:rFonts w:ascii="Times New Roman" w:hAnsi="Times New Roman" w:cs="Times New Roman"/>
          <w:noProof/>
          <w:szCs w:val="24"/>
        </w:rPr>
        <w:t>(1), 2146–2161.</w:t>
      </w:r>
    </w:p>
    <w:p w14:paraId="5BA83D9B"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Okmawati, M. (2020). the Use of Google Classroom During Pandemic. </w:t>
      </w:r>
      <w:r w:rsidRPr="004B3365">
        <w:rPr>
          <w:rFonts w:ascii="Times New Roman" w:hAnsi="Times New Roman" w:cs="Times New Roman"/>
          <w:i/>
          <w:iCs/>
          <w:noProof/>
          <w:szCs w:val="24"/>
        </w:rPr>
        <w:t>Journal of English Language Teaching</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9</w:t>
      </w:r>
      <w:r w:rsidRPr="004B3365">
        <w:rPr>
          <w:rFonts w:ascii="Times New Roman" w:hAnsi="Times New Roman" w:cs="Times New Roman"/>
          <w:noProof/>
          <w:szCs w:val="24"/>
        </w:rPr>
        <w:t>(2), 438–443.</w:t>
      </w:r>
    </w:p>
    <w:p w14:paraId="6050562C"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Rizky, E. A. (2018). </w:t>
      </w:r>
      <w:r w:rsidRPr="004B3365">
        <w:rPr>
          <w:rFonts w:ascii="Times New Roman" w:hAnsi="Times New Roman" w:cs="Times New Roman"/>
          <w:i/>
          <w:iCs/>
          <w:noProof/>
          <w:szCs w:val="24"/>
        </w:rPr>
        <w:t>the Functions of Slang Words By the Main and Minor Characters in Mad About Millie Vol. 1 and Deadpool Vs Old Man Logan Comic Books</w:t>
      </w:r>
      <w:r w:rsidRPr="004B3365">
        <w:rPr>
          <w:rFonts w:ascii="Times New Roman" w:hAnsi="Times New Roman" w:cs="Times New Roman"/>
          <w:noProof/>
          <w:szCs w:val="24"/>
        </w:rPr>
        <w:t>. Universitas Sanata Dharma Yogyakarta.</w:t>
      </w:r>
    </w:p>
    <w:p w14:paraId="0506C149"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Saputra, L., &amp; Marlina, L. (2019). an Analysis of Slang Words Used By Instagram Account Plesbol. </w:t>
      </w:r>
      <w:r w:rsidRPr="004B3365">
        <w:rPr>
          <w:rFonts w:ascii="Times New Roman" w:hAnsi="Times New Roman" w:cs="Times New Roman"/>
          <w:i/>
          <w:iCs/>
          <w:noProof/>
          <w:szCs w:val="24"/>
        </w:rPr>
        <w:t>E-Journal of English Language and Literature</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8</w:t>
      </w:r>
      <w:r w:rsidRPr="004B3365">
        <w:rPr>
          <w:rFonts w:ascii="Times New Roman" w:hAnsi="Times New Roman" w:cs="Times New Roman"/>
          <w:noProof/>
          <w:szCs w:val="24"/>
        </w:rPr>
        <w:t>(3), 329–339.</w:t>
      </w:r>
    </w:p>
    <w:p w14:paraId="6F31C530"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Sari, A. P., &amp; Setiawan, A. (2018). </w:t>
      </w:r>
      <w:r w:rsidRPr="004B3365">
        <w:rPr>
          <w:rFonts w:ascii="Times New Roman" w:hAnsi="Times New Roman" w:cs="Times New Roman"/>
          <w:i/>
          <w:iCs/>
          <w:noProof/>
          <w:szCs w:val="24"/>
        </w:rPr>
        <w:t>International Journal of Active Learning The Development of Internet-Based Economic Learning Media using Moodle Approach</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3</w:t>
      </w:r>
      <w:r w:rsidRPr="004B3365">
        <w:rPr>
          <w:rFonts w:ascii="Times New Roman" w:hAnsi="Times New Roman" w:cs="Times New Roman"/>
          <w:noProof/>
          <w:szCs w:val="24"/>
        </w:rPr>
        <w:t>(2), 100–109.</w:t>
      </w:r>
    </w:p>
    <w:p w14:paraId="6366C111"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Siahaan, E. B. (2020). Students’ Perception of Edmodo use as a Learning Tool. </w:t>
      </w:r>
      <w:r w:rsidRPr="004B3365">
        <w:rPr>
          <w:rFonts w:ascii="Times New Roman" w:hAnsi="Times New Roman" w:cs="Times New Roman"/>
          <w:i/>
          <w:iCs/>
          <w:noProof/>
          <w:szCs w:val="24"/>
        </w:rPr>
        <w:t>JET (Journal of English Teaching)</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6</w:t>
      </w:r>
      <w:r w:rsidRPr="004B3365">
        <w:rPr>
          <w:rFonts w:ascii="Times New Roman" w:hAnsi="Times New Roman" w:cs="Times New Roman"/>
          <w:noProof/>
          <w:szCs w:val="24"/>
        </w:rPr>
        <w:t>(February), 12–23. https://doi.org/10.33541/jet.v6i1.1061</w:t>
      </w:r>
    </w:p>
    <w:p w14:paraId="7809821D"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Trimastuti, W. (2017). AN ANALYSIS OF SLANG WORDS USED IN SOCIAL MEDIA Wahyu. </w:t>
      </w:r>
      <w:r w:rsidRPr="004B3365">
        <w:rPr>
          <w:rFonts w:ascii="Times New Roman" w:hAnsi="Times New Roman" w:cs="Times New Roman"/>
          <w:i/>
          <w:iCs/>
          <w:noProof/>
          <w:szCs w:val="24"/>
        </w:rPr>
        <w:t>Jurnal Dimensi Pendidikan Dan Pembelajaran</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5</w:t>
      </w:r>
      <w:r w:rsidRPr="004B3365">
        <w:rPr>
          <w:rFonts w:ascii="Times New Roman" w:hAnsi="Times New Roman" w:cs="Times New Roman"/>
          <w:noProof/>
          <w:szCs w:val="24"/>
        </w:rPr>
        <w:t>(2), 64–68.</w:t>
      </w:r>
    </w:p>
    <w:p w14:paraId="1FD183AE"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szCs w:val="24"/>
        </w:rPr>
      </w:pPr>
      <w:r w:rsidRPr="004B3365">
        <w:rPr>
          <w:rFonts w:ascii="Times New Roman" w:hAnsi="Times New Roman" w:cs="Times New Roman"/>
          <w:noProof/>
          <w:szCs w:val="24"/>
        </w:rPr>
        <w:t xml:space="preserve">Wijaya, I. D. P. (2012). the Use of English in Indonesian Adolescent’S Slang. </w:t>
      </w:r>
      <w:r w:rsidRPr="004B3365">
        <w:rPr>
          <w:rFonts w:ascii="Times New Roman" w:hAnsi="Times New Roman" w:cs="Times New Roman"/>
          <w:i/>
          <w:iCs/>
          <w:noProof/>
          <w:szCs w:val="24"/>
        </w:rPr>
        <w:t>Humaniora</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24</w:t>
      </w:r>
      <w:r w:rsidRPr="004B3365">
        <w:rPr>
          <w:rFonts w:ascii="Times New Roman" w:hAnsi="Times New Roman" w:cs="Times New Roman"/>
          <w:noProof/>
          <w:szCs w:val="24"/>
        </w:rPr>
        <w:t>(3), 315–323. https://jurnal.ugm.ac.id/jurnal-humaniora/article/view/1373</w:t>
      </w:r>
    </w:p>
    <w:p w14:paraId="43B5687A" w14:textId="77777777" w:rsidR="00E13A45" w:rsidRPr="004B3365" w:rsidRDefault="00E13A45" w:rsidP="00E13A45">
      <w:pPr>
        <w:widowControl w:val="0"/>
        <w:autoSpaceDE w:val="0"/>
        <w:autoSpaceDN w:val="0"/>
        <w:adjustRightInd w:val="0"/>
        <w:spacing w:line="240" w:lineRule="auto"/>
        <w:ind w:left="480" w:hanging="480"/>
        <w:rPr>
          <w:rFonts w:ascii="Times New Roman" w:hAnsi="Times New Roman" w:cs="Times New Roman"/>
          <w:noProof/>
        </w:rPr>
      </w:pPr>
      <w:r w:rsidRPr="004B3365">
        <w:rPr>
          <w:rFonts w:ascii="Times New Roman" w:hAnsi="Times New Roman" w:cs="Times New Roman"/>
          <w:noProof/>
          <w:szCs w:val="24"/>
        </w:rPr>
        <w:t xml:space="preserve">Zhang, L., Zhao, J., &amp; Xu, K. (2016). Who creates Trends in Online Social Media: The Crowd or Opinion Leaders? </w:t>
      </w:r>
      <w:r w:rsidRPr="004B3365">
        <w:rPr>
          <w:rFonts w:ascii="Times New Roman" w:hAnsi="Times New Roman" w:cs="Times New Roman"/>
          <w:i/>
          <w:iCs/>
          <w:noProof/>
          <w:szCs w:val="24"/>
        </w:rPr>
        <w:t>Journal of Computer-Mediated Communication</w:t>
      </w:r>
      <w:r w:rsidRPr="004B3365">
        <w:rPr>
          <w:rFonts w:ascii="Times New Roman" w:hAnsi="Times New Roman" w:cs="Times New Roman"/>
          <w:noProof/>
          <w:szCs w:val="24"/>
        </w:rPr>
        <w:t xml:space="preserve">, </w:t>
      </w:r>
      <w:r w:rsidRPr="004B3365">
        <w:rPr>
          <w:rFonts w:ascii="Times New Roman" w:hAnsi="Times New Roman" w:cs="Times New Roman"/>
          <w:i/>
          <w:iCs/>
          <w:noProof/>
          <w:szCs w:val="24"/>
        </w:rPr>
        <w:t>21</w:t>
      </w:r>
      <w:r w:rsidRPr="004B3365">
        <w:rPr>
          <w:rFonts w:ascii="Times New Roman" w:hAnsi="Times New Roman" w:cs="Times New Roman"/>
          <w:noProof/>
          <w:szCs w:val="24"/>
        </w:rPr>
        <w:t xml:space="preserve">(1), 1–16. </w:t>
      </w:r>
      <w:r w:rsidRPr="004B3365">
        <w:rPr>
          <w:rFonts w:ascii="Times New Roman" w:hAnsi="Times New Roman" w:cs="Times New Roman"/>
          <w:noProof/>
          <w:szCs w:val="24"/>
        </w:rPr>
        <w:lastRenderedPageBreak/>
        <w:t>https://doi.org/10.1111/jcc4.12145</w:t>
      </w:r>
    </w:p>
    <w:p w14:paraId="6A5553EB" w14:textId="1F137D35" w:rsidR="00FC2DCE" w:rsidRPr="004B3365" w:rsidRDefault="00FC2DCE">
      <w:pPr>
        <w:rPr>
          <w:rFonts w:ascii="Times New Roman" w:hAnsi="Times New Roman" w:cs="Times New Roman"/>
        </w:rPr>
      </w:pPr>
      <w:r w:rsidRPr="004B3365">
        <w:rPr>
          <w:rFonts w:ascii="Times New Roman" w:hAnsi="Times New Roman" w:cs="Times New Roman"/>
        </w:rPr>
        <w:fldChar w:fldCharType="end"/>
      </w:r>
    </w:p>
    <w:p w14:paraId="49B728A1" w14:textId="129E822E" w:rsidR="00B619CA" w:rsidRPr="004B3365" w:rsidRDefault="00B619CA">
      <w:pPr>
        <w:rPr>
          <w:rFonts w:ascii="Times New Roman" w:hAnsi="Times New Roman" w:cs="Times New Roman"/>
        </w:rPr>
      </w:pPr>
    </w:p>
    <w:p w14:paraId="2742244F" w14:textId="2F77BE78" w:rsidR="00DC681B" w:rsidRPr="004B3365" w:rsidRDefault="00DC681B">
      <w:pPr>
        <w:rPr>
          <w:rFonts w:ascii="Times New Roman" w:hAnsi="Times New Roman" w:cs="Times New Roman"/>
        </w:rPr>
      </w:pPr>
    </w:p>
    <w:sectPr w:rsidR="00DC681B" w:rsidRPr="004B33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A799A"/>
    <w:multiLevelType w:val="hybridMultilevel"/>
    <w:tmpl w:val="028896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33A4516"/>
    <w:multiLevelType w:val="hybridMultilevel"/>
    <w:tmpl w:val="C9A431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4662E15"/>
    <w:multiLevelType w:val="multilevel"/>
    <w:tmpl w:val="49EC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ADA2F5C"/>
    <w:multiLevelType w:val="hybridMultilevel"/>
    <w:tmpl w:val="7EE493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7CE"/>
    <w:rsid w:val="000014E9"/>
    <w:rsid w:val="000114B7"/>
    <w:rsid w:val="00014324"/>
    <w:rsid w:val="00020EF6"/>
    <w:rsid w:val="00022342"/>
    <w:rsid w:val="0002553B"/>
    <w:rsid w:val="00026282"/>
    <w:rsid w:val="00034198"/>
    <w:rsid w:val="00034674"/>
    <w:rsid w:val="00034A9A"/>
    <w:rsid w:val="00034EFB"/>
    <w:rsid w:val="0004561E"/>
    <w:rsid w:val="00045CFB"/>
    <w:rsid w:val="0005049B"/>
    <w:rsid w:val="00050AB9"/>
    <w:rsid w:val="00051A37"/>
    <w:rsid w:val="000534D3"/>
    <w:rsid w:val="000545C7"/>
    <w:rsid w:val="000558C4"/>
    <w:rsid w:val="00056B70"/>
    <w:rsid w:val="00060E4E"/>
    <w:rsid w:val="00061064"/>
    <w:rsid w:val="000671F6"/>
    <w:rsid w:val="00071CAE"/>
    <w:rsid w:val="00071D4A"/>
    <w:rsid w:val="00074B51"/>
    <w:rsid w:val="0007666D"/>
    <w:rsid w:val="00081B17"/>
    <w:rsid w:val="00081E3A"/>
    <w:rsid w:val="000821DC"/>
    <w:rsid w:val="000905A6"/>
    <w:rsid w:val="00093CD9"/>
    <w:rsid w:val="000940F1"/>
    <w:rsid w:val="000972AF"/>
    <w:rsid w:val="00097807"/>
    <w:rsid w:val="00097A1E"/>
    <w:rsid w:val="000A07B0"/>
    <w:rsid w:val="000A0DAF"/>
    <w:rsid w:val="000C24DA"/>
    <w:rsid w:val="000C3D83"/>
    <w:rsid w:val="000C6EDB"/>
    <w:rsid w:val="000C7B43"/>
    <w:rsid w:val="000D2E76"/>
    <w:rsid w:val="000D6BD4"/>
    <w:rsid w:val="000D7983"/>
    <w:rsid w:val="000E1F10"/>
    <w:rsid w:val="000E3510"/>
    <w:rsid w:val="000F2D09"/>
    <w:rsid w:val="000F4F5F"/>
    <w:rsid w:val="0010117C"/>
    <w:rsid w:val="00101531"/>
    <w:rsid w:val="001048C3"/>
    <w:rsid w:val="00104D1F"/>
    <w:rsid w:val="001077C8"/>
    <w:rsid w:val="001107F9"/>
    <w:rsid w:val="001109CE"/>
    <w:rsid w:val="00114426"/>
    <w:rsid w:val="00114FB3"/>
    <w:rsid w:val="00115A1C"/>
    <w:rsid w:val="00123031"/>
    <w:rsid w:val="00125894"/>
    <w:rsid w:val="001265C2"/>
    <w:rsid w:val="00132202"/>
    <w:rsid w:val="001403F3"/>
    <w:rsid w:val="00141BC7"/>
    <w:rsid w:val="00145585"/>
    <w:rsid w:val="0015216C"/>
    <w:rsid w:val="0015286D"/>
    <w:rsid w:val="00152939"/>
    <w:rsid w:val="0015320B"/>
    <w:rsid w:val="00153590"/>
    <w:rsid w:val="0016039A"/>
    <w:rsid w:val="00160C94"/>
    <w:rsid w:val="00165982"/>
    <w:rsid w:val="00165CFD"/>
    <w:rsid w:val="00166209"/>
    <w:rsid w:val="00167BE1"/>
    <w:rsid w:val="001714C0"/>
    <w:rsid w:val="001806AB"/>
    <w:rsid w:val="001830E6"/>
    <w:rsid w:val="00183D3B"/>
    <w:rsid w:val="00184EB1"/>
    <w:rsid w:val="00185153"/>
    <w:rsid w:val="00190054"/>
    <w:rsid w:val="001925D5"/>
    <w:rsid w:val="00193CD1"/>
    <w:rsid w:val="00194F42"/>
    <w:rsid w:val="001953AD"/>
    <w:rsid w:val="0019621B"/>
    <w:rsid w:val="001A0719"/>
    <w:rsid w:val="001A51A4"/>
    <w:rsid w:val="001B1669"/>
    <w:rsid w:val="001B1AA0"/>
    <w:rsid w:val="001B1E48"/>
    <w:rsid w:val="001B2AB1"/>
    <w:rsid w:val="001B3EA5"/>
    <w:rsid w:val="001B4BF1"/>
    <w:rsid w:val="001B5297"/>
    <w:rsid w:val="001B57F4"/>
    <w:rsid w:val="001B60D5"/>
    <w:rsid w:val="001B6816"/>
    <w:rsid w:val="001B6A28"/>
    <w:rsid w:val="001B703C"/>
    <w:rsid w:val="001C11A2"/>
    <w:rsid w:val="001C3EC7"/>
    <w:rsid w:val="001C5A4F"/>
    <w:rsid w:val="001C6861"/>
    <w:rsid w:val="001C6E52"/>
    <w:rsid w:val="001D12B8"/>
    <w:rsid w:val="001D14BA"/>
    <w:rsid w:val="001D34BB"/>
    <w:rsid w:val="001D48E5"/>
    <w:rsid w:val="001D4D27"/>
    <w:rsid w:val="001D564E"/>
    <w:rsid w:val="001D64CC"/>
    <w:rsid w:val="001D6B62"/>
    <w:rsid w:val="001E2F4E"/>
    <w:rsid w:val="001E425F"/>
    <w:rsid w:val="001E521F"/>
    <w:rsid w:val="001E62A1"/>
    <w:rsid w:val="001E6B8F"/>
    <w:rsid w:val="001F12D8"/>
    <w:rsid w:val="001F32FE"/>
    <w:rsid w:val="00200427"/>
    <w:rsid w:val="002010B8"/>
    <w:rsid w:val="00204030"/>
    <w:rsid w:val="002056AD"/>
    <w:rsid w:val="0020653E"/>
    <w:rsid w:val="002074D5"/>
    <w:rsid w:val="0021648A"/>
    <w:rsid w:val="00217F16"/>
    <w:rsid w:val="00221AEF"/>
    <w:rsid w:val="002254A2"/>
    <w:rsid w:val="002254E3"/>
    <w:rsid w:val="0022606C"/>
    <w:rsid w:val="00227ADD"/>
    <w:rsid w:val="00232DE4"/>
    <w:rsid w:val="0023404D"/>
    <w:rsid w:val="00234638"/>
    <w:rsid w:val="00234D17"/>
    <w:rsid w:val="002355C5"/>
    <w:rsid w:val="00236DAE"/>
    <w:rsid w:val="00242C77"/>
    <w:rsid w:val="00243983"/>
    <w:rsid w:val="0024434D"/>
    <w:rsid w:val="0024563A"/>
    <w:rsid w:val="00247566"/>
    <w:rsid w:val="0025087A"/>
    <w:rsid w:val="00252790"/>
    <w:rsid w:val="0025311A"/>
    <w:rsid w:val="002540AC"/>
    <w:rsid w:val="00255827"/>
    <w:rsid w:val="0026547C"/>
    <w:rsid w:val="00267196"/>
    <w:rsid w:val="002734A2"/>
    <w:rsid w:val="00273637"/>
    <w:rsid w:val="00273A0F"/>
    <w:rsid w:val="002759B3"/>
    <w:rsid w:val="00277C1C"/>
    <w:rsid w:val="0028140E"/>
    <w:rsid w:val="00281F50"/>
    <w:rsid w:val="0028254F"/>
    <w:rsid w:val="002834D2"/>
    <w:rsid w:val="00284988"/>
    <w:rsid w:val="00285DFC"/>
    <w:rsid w:val="002874C1"/>
    <w:rsid w:val="002907F3"/>
    <w:rsid w:val="00290F5D"/>
    <w:rsid w:val="00292620"/>
    <w:rsid w:val="00292717"/>
    <w:rsid w:val="00292774"/>
    <w:rsid w:val="00297168"/>
    <w:rsid w:val="00297357"/>
    <w:rsid w:val="002A1397"/>
    <w:rsid w:val="002A2EFA"/>
    <w:rsid w:val="002A2F5D"/>
    <w:rsid w:val="002A47F6"/>
    <w:rsid w:val="002A5DE6"/>
    <w:rsid w:val="002B0426"/>
    <w:rsid w:val="002B4476"/>
    <w:rsid w:val="002B6011"/>
    <w:rsid w:val="002C3F70"/>
    <w:rsid w:val="002D1E99"/>
    <w:rsid w:val="002D4D97"/>
    <w:rsid w:val="002D73B5"/>
    <w:rsid w:val="002E1445"/>
    <w:rsid w:val="002F48F3"/>
    <w:rsid w:val="002F6043"/>
    <w:rsid w:val="002F69EB"/>
    <w:rsid w:val="0030037F"/>
    <w:rsid w:val="0030194A"/>
    <w:rsid w:val="0030253D"/>
    <w:rsid w:val="0030541F"/>
    <w:rsid w:val="003167D0"/>
    <w:rsid w:val="00316FCA"/>
    <w:rsid w:val="0032207A"/>
    <w:rsid w:val="00322FAC"/>
    <w:rsid w:val="00324490"/>
    <w:rsid w:val="00325A6C"/>
    <w:rsid w:val="00331B62"/>
    <w:rsid w:val="003364A2"/>
    <w:rsid w:val="00343F1F"/>
    <w:rsid w:val="00345D0B"/>
    <w:rsid w:val="00347FA9"/>
    <w:rsid w:val="00351B19"/>
    <w:rsid w:val="00352246"/>
    <w:rsid w:val="00353114"/>
    <w:rsid w:val="00353AC9"/>
    <w:rsid w:val="00355CA8"/>
    <w:rsid w:val="0035724A"/>
    <w:rsid w:val="00364E9D"/>
    <w:rsid w:val="003704B3"/>
    <w:rsid w:val="003721C7"/>
    <w:rsid w:val="00374725"/>
    <w:rsid w:val="0037515B"/>
    <w:rsid w:val="003806B9"/>
    <w:rsid w:val="003809EB"/>
    <w:rsid w:val="00381767"/>
    <w:rsid w:val="003841B8"/>
    <w:rsid w:val="003848D4"/>
    <w:rsid w:val="00384F3B"/>
    <w:rsid w:val="003879AC"/>
    <w:rsid w:val="0039023E"/>
    <w:rsid w:val="00391224"/>
    <w:rsid w:val="0039558C"/>
    <w:rsid w:val="003973CA"/>
    <w:rsid w:val="003A1D10"/>
    <w:rsid w:val="003A52CC"/>
    <w:rsid w:val="003A6557"/>
    <w:rsid w:val="003B3F17"/>
    <w:rsid w:val="003B7FE4"/>
    <w:rsid w:val="003C0000"/>
    <w:rsid w:val="003C3293"/>
    <w:rsid w:val="003C4EFC"/>
    <w:rsid w:val="003C5408"/>
    <w:rsid w:val="003D43A2"/>
    <w:rsid w:val="003D7A0D"/>
    <w:rsid w:val="003E08D2"/>
    <w:rsid w:val="003E0F99"/>
    <w:rsid w:val="003E24EB"/>
    <w:rsid w:val="003E3767"/>
    <w:rsid w:val="003E3FA3"/>
    <w:rsid w:val="003E7463"/>
    <w:rsid w:val="003E7B93"/>
    <w:rsid w:val="003E7FCB"/>
    <w:rsid w:val="003F6069"/>
    <w:rsid w:val="00401617"/>
    <w:rsid w:val="00401B58"/>
    <w:rsid w:val="00401F8C"/>
    <w:rsid w:val="00402351"/>
    <w:rsid w:val="00403AF0"/>
    <w:rsid w:val="004047D5"/>
    <w:rsid w:val="004121AF"/>
    <w:rsid w:val="00413417"/>
    <w:rsid w:val="00413C5A"/>
    <w:rsid w:val="00414415"/>
    <w:rsid w:val="004173ED"/>
    <w:rsid w:val="004252AF"/>
    <w:rsid w:val="004310CB"/>
    <w:rsid w:val="00433E1E"/>
    <w:rsid w:val="00433FAA"/>
    <w:rsid w:val="0045458D"/>
    <w:rsid w:val="004563A5"/>
    <w:rsid w:val="00457B9E"/>
    <w:rsid w:val="00460E10"/>
    <w:rsid w:val="00462F9E"/>
    <w:rsid w:val="004671EC"/>
    <w:rsid w:val="004702F9"/>
    <w:rsid w:val="00470322"/>
    <w:rsid w:val="00470585"/>
    <w:rsid w:val="00470C07"/>
    <w:rsid w:val="0047263B"/>
    <w:rsid w:val="00473F89"/>
    <w:rsid w:val="004768A3"/>
    <w:rsid w:val="00477A42"/>
    <w:rsid w:val="00483D77"/>
    <w:rsid w:val="00486337"/>
    <w:rsid w:val="004873E2"/>
    <w:rsid w:val="0048782B"/>
    <w:rsid w:val="00487F1F"/>
    <w:rsid w:val="0049005F"/>
    <w:rsid w:val="004925DE"/>
    <w:rsid w:val="004927E9"/>
    <w:rsid w:val="00494D49"/>
    <w:rsid w:val="00496AB7"/>
    <w:rsid w:val="00497416"/>
    <w:rsid w:val="00497BF6"/>
    <w:rsid w:val="004A1E33"/>
    <w:rsid w:val="004A24BE"/>
    <w:rsid w:val="004A28AB"/>
    <w:rsid w:val="004A4F73"/>
    <w:rsid w:val="004A5857"/>
    <w:rsid w:val="004A7221"/>
    <w:rsid w:val="004B07C7"/>
    <w:rsid w:val="004B1025"/>
    <w:rsid w:val="004B32E5"/>
    <w:rsid w:val="004B3365"/>
    <w:rsid w:val="004B36B9"/>
    <w:rsid w:val="004B3F48"/>
    <w:rsid w:val="004B51B7"/>
    <w:rsid w:val="004B6529"/>
    <w:rsid w:val="004B7FD1"/>
    <w:rsid w:val="004C022C"/>
    <w:rsid w:val="004C077A"/>
    <w:rsid w:val="004C16AC"/>
    <w:rsid w:val="004C3D6C"/>
    <w:rsid w:val="004C401D"/>
    <w:rsid w:val="004C42E4"/>
    <w:rsid w:val="004C5C58"/>
    <w:rsid w:val="004C6CD8"/>
    <w:rsid w:val="004D0317"/>
    <w:rsid w:val="004D213F"/>
    <w:rsid w:val="004D5AA0"/>
    <w:rsid w:val="004D66A5"/>
    <w:rsid w:val="004E36C9"/>
    <w:rsid w:val="004E68BB"/>
    <w:rsid w:val="004F1350"/>
    <w:rsid w:val="004F1FB8"/>
    <w:rsid w:val="004F3678"/>
    <w:rsid w:val="004F7028"/>
    <w:rsid w:val="004F7B39"/>
    <w:rsid w:val="0050468D"/>
    <w:rsid w:val="005066CF"/>
    <w:rsid w:val="00506EF7"/>
    <w:rsid w:val="00513602"/>
    <w:rsid w:val="0051414A"/>
    <w:rsid w:val="00514EA5"/>
    <w:rsid w:val="005159A9"/>
    <w:rsid w:val="00515A03"/>
    <w:rsid w:val="00517334"/>
    <w:rsid w:val="00517616"/>
    <w:rsid w:val="00517B74"/>
    <w:rsid w:val="00524D4E"/>
    <w:rsid w:val="00527498"/>
    <w:rsid w:val="00527AE0"/>
    <w:rsid w:val="005304A2"/>
    <w:rsid w:val="00531280"/>
    <w:rsid w:val="00531EA2"/>
    <w:rsid w:val="00533E41"/>
    <w:rsid w:val="00535C0A"/>
    <w:rsid w:val="00543C3B"/>
    <w:rsid w:val="00544BE1"/>
    <w:rsid w:val="00545F09"/>
    <w:rsid w:val="00547888"/>
    <w:rsid w:val="005513E7"/>
    <w:rsid w:val="00551E32"/>
    <w:rsid w:val="00553A9E"/>
    <w:rsid w:val="005546EB"/>
    <w:rsid w:val="005548C0"/>
    <w:rsid w:val="00555A99"/>
    <w:rsid w:val="005569D1"/>
    <w:rsid w:val="00560222"/>
    <w:rsid w:val="00560C66"/>
    <w:rsid w:val="0056121F"/>
    <w:rsid w:val="0056227A"/>
    <w:rsid w:val="00563300"/>
    <w:rsid w:val="005664CC"/>
    <w:rsid w:val="0056744B"/>
    <w:rsid w:val="005678A7"/>
    <w:rsid w:val="00570A0C"/>
    <w:rsid w:val="00572D22"/>
    <w:rsid w:val="00575F8F"/>
    <w:rsid w:val="00576AE9"/>
    <w:rsid w:val="0058028B"/>
    <w:rsid w:val="00581BDA"/>
    <w:rsid w:val="0058323D"/>
    <w:rsid w:val="005836B3"/>
    <w:rsid w:val="0058557D"/>
    <w:rsid w:val="00587E61"/>
    <w:rsid w:val="005972A8"/>
    <w:rsid w:val="0059739A"/>
    <w:rsid w:val="005A1E78"/>
    <w:rsid w:val="005A2FC7"/>
    <w:rsid w:val="005A7013"/>
    <w:rsid w:val="005B07E3"/>
    <w:rsid w:val="005B0A24"/>
    <w:rsid w:val="005B4435"/>
    <w:rsid w:val="005B5414"/>
    <w:rsid w:val="005B591F"/>
    <w:rsid w:val="005B601B"/>
    <w:rsid w:val="005C3AD6"/>
    <w:rsid w:val="005C6EB8"/>
    <w:rsid w:val="005C6EC1"/>
    <w:rsid w:val="005C73F4"/>
    <w:rsid w:val="005D0CD5"/>
    <w:rsid w:val="005D1435"/>
    <w:rsid w:val="005D5163"/>
    <w:rsid w:val="005D7C49"/>
    <w:rsid w:val="005E011D"/>
    <w:rsid w:val="005E0A0F"/>
    <w:rsid w:val="005E2EBA"/>
    <w:rsid w:val="005E5EBA"/>
    <w:rsid w:val="005E7A5C"/>
    <w:rsid w:val="005F0AA0"/>
    <w:rsid w:val="005F1FF6"/>
    <w:rsid w:val="005F2BFC"/>
    <w:rsid w:val="005F384B"/>
    <w:rsid w:val="005F5092"/>
    <w:rsid w:val="005F57C6"/>
    <w:rsid w:val="005F60A3"/>
    <w:rsid w:val="005F79D9"/>
    <w:rsid w:val="00600E7A"/>
    <w:rsid w:val="006016EE"/>
    <w:rsid w:val="006019CB"/>
    <w:rsid w:val="00603845"/>
    <w:rsid w:val="006040AF"/>
    <w:rsid w:val="00606FEB"/>
    <w:rsid w:val="00612F90"/>
    <w:rsid w:val="006131D7"/>
    <w:rsid w:val="00616C57"/>
    <w:rsid w:val="00617961"/>
    <w:rsid w:val="00620880"/>
    <w:rsid w:val="006223A9"/>
    <w:rsid w:val="0062282B"/>
    <w:rsid w:val="00623329"/>
    <w:rsid w:val="006268D0"/>
    <w:rsid w:val="0062754C"/>
    <w:rsid w:val="00631A57"/>
    <w:rsid w:val="006328E2"/>
    <w:rsid w:val="006329D2"/>
    <w:rsid w:val="00633BB2"/>
    <w:rsid w:val="006371AD"/>
    <w:rsid w:val="00637FB4"/>
    <w:rsid w:val="0064034A"/>
    <w:rsid w:val="006514F5"/>
    <w:rsid w:val="006575EC"/>
    <w:rsid w:val="00660833"/>
    <w:rsid w:val="006617B9"/>
    <w:rsid w:val="0066272E"/>
    <w:rsid w:val="0066516E"/>
    <w:rsid w:val="00666E1A"/>
    <w:rsid w:val="00671623"/>
    <w:rsid w:val="00675A7B"/>
    <w:rsid w:val="00680F96"/>
    <w:rsid w:val="006811F0"/>
    <w:rsid w:val="00684D35"/>
    <w:rsid w:val="00685E06"/>
    <w:rsid w:val="00687BE7"/>
    <w:rsid w:val="00690AB3"/>
    <w:rsid w:val="00691B64"/>
    <w:rsid w:val="006923E4"/>
    <w:rsid w:val="0069257E"/>
    <w:rsid w:val="006926B0"/>
    <w:rsid w:val="006946A7"/>
    <w:rsid w:val="006956C6"/>
    <w:rsid w:val="006959DE"/>
    <w:rsid w:val="006A2407"/>
    <w:rsid w:val="006A43CC"/>
    <w:rsid w:val="006A6FB6"/>
    <w:rsid w:val="006A7718"/>
    <w:rsid w:val="006B09F7"/>
    <w:rsid w:val="006B19F2"/>
    <w:rsid w:val="006B20AF"/>
    <w:rsid w:val="006B446E"/>
    <w:rsid w:val="006B4801"/>
    <w:rsid w:val="006B6757"/>
    <w:rsid w:val="006C008A"/>
    <w:rsid w:val="006C10DC"/>
    <w:rsid w:val="006C3AE7"/>
    <w:rsid w:val="006C50E5"/>
    <w:rsid w:val="006C552F"/>
    <w:rsid w:val="006C6420"/>
    <w:rsid w:val="006D0E7B"/>
    <w:rsid w:val="006D2DAA"/>
    <w:rsid w:val="006D4998"/>
    <w:rsid w:val="006E0BB9"/>
    <w:rsid w:val="006E3335"/>
    <w:rsid w:val="006E3449"/>
    <w:rsid w:val="006E5C3F"/>
    <w:rsid w:val="006E7AB4"/>
    <w:rsid w:val="006F06DB"/>
    <w:rsid w:val="006F41EA"/>
    <w:rsid w:val="00701D2E"/>
    <w:rsid w:val="007057F3"/>
    <w:rsid w:val="00707932"/>
    <w:rsid w:val="00707E5B"/>
    <w:rsid w:val="00710328"/>
    <w:rsid w:val="00717DE9"/>
    <w:rsid w:val="00721105"/>
    <w:rsid w:val="007220AA"/>
    <w:rsid w:val="00723223"/>
    <w:rsid w:val="00725F50"/>
    <w:rsid w:val="00731115"/>
    <w:rsid w:val="00732F5F"/>
    <w:rsid w:val="00741BB7"/>
    <w:rsid w:val="00741D56"/>
    <w:rsid w:val="00741DC3"/>
    <w:rsid w:val="00742431"/>
    <w:rsid w:val="0074368D"/>
    <w:rsid w:val="00744288"/>
    <w:rsid w:val="0074504E"/>
    <w:rsid w:val="0075075E"/>
    <w:rsid w:val="00761961"/>
    <w:rsid w:val="00765E5E"/>
    <w:rsid w:val="00770D61"/>
    <w:rsid w:val="00772436"/>
    <w:rsid w:val="00772E14"/>
    <w:rsid w:val="00774CF0"/>
    <w:rsid w:val="00775E12"/>
    <w:rsid w:val="0078099A"/>
    <w:rsid w:val="00781912"/>
    <w:rsid w:val="00782007"/>
    <w:rsid w:val="00783519"/>
    <w:rsid w:val="00784438"/>
    <w:rsid w:val="00792E0C"/>
    <w:rsid w:val="00793F8A"/>
    <w:rsid w:val="007953C3"/>
    <w:rsid w:val="007963D5"/>
    <w:rsid w:val="007A069D"/>
    <w:rsid w:val="007A3F4F"/>
    <w:rsid w:val="007A468E"/>
    <w:rsid w:val="007A5BE7"/>
    <w:rsid w:val="007A7281"/>
    <w:rsid w:val="007B1BE1"/>
    <w:rsid w:val="007B2893"/>
    <w:rsid w:val="007C0CAA"/>
    <w:rsid w:val="007C317F"/>
    <w:rsid w:val="007C3BBE"/>
    <w:rsid w:val="007C4035"/>
    <w:rsid w:val="007C73C4"/>
    <w:rsid w:val="007C745D"/>
    <w:rsid w:val="007D3047"/>
    <w:rsid w:val="007D72D6"/>
    <w:rsid w:val="007E0215"/>
    <w:rsid w:val="007E134D"/>
    <w:rsid w:val="007E1732"/>
    <w:rsid w:val="007E4E56"/>
    <w:rsid w:val="007F16BF"/>
    <w:rsid w:val="007F2323"/>
    <w:rsid w:val="007F6BF5"/>
    <w:rsid w:val="0080083E"/>
    <w:rsid w:val="00801331"/>
    <w:rsid w:val="0080243F"/>
    <w:rsid w:val="00805504"/>
    <w:rsid w:val="008106C9"/>
    <w:rsid w:val="00810886"/>
    <w:rsid w:val="008125F3"/>
    <w:rsid w:val="00812D08"/>
    <w:rsid w:val="00812DC2"/>
    <w:rsid w:val="0081512F"/>
    <w:rsid w:val="00820803"/>
    <w:rsid w:val="008217BA"/>
    <w:rsid w:val="008223CD"/>
    <w:rsid w:val="00822A17"/>
    <w:rsid w:val="00824227"/>
    <w:rsid w:val="008251DE"/>
    <w:rsid w:val="00825C60"/>
    <w:rsid w:val="008265AE"/>
    <w:rsid w:val="00826A4B"/>
    <w:rsid w:val="00830680"/>
    <w:rsid w:val="00833886"/>
    <w:rsid w:val="00835A37"/>
    <w:rsid w:val="008360BC"/>
    <w:rsid w:val="00837AA2"/>
    <w:rsid w:val="008420FB"/>
    <w:rsid w:val="00843F3C"/>
    <w:rsid w:val="00843F6C"/>
    <w:rsid w:val="00844513"/>
    <w:rsid w:val="00850ED6"/>
    <w:rsid w:val="0085152E"/>
    <w:rsid w:val="00851EB8"/>
    <w:rsid w:val="008570B2"/>
    <w:rsid w:val="00857671"/>
    <w:rsid w:val="00857AAC"/>
    <w:rsid w:val="008614DD"/>
    <w:rsid w:val="008626D3"/>
    <w:rsid w:val="00864AF6"/>
    <w:rsid w:val="00864E03"/>
    <w:rsid w:val="00865111"/>
    <w:rsid w:val="00865AB0"/>
    <w:rsid w:val="00871FE7"/>
    <w:rsid w:val="00874C27"/>
    <w:rsid w:val="00874DFD"/>
    <w:rsid w:val="008772AE"/>
    <w:rsid w:val="008845F9"/>
    <w:rsid w:val="00887860"/>
    <w:rsid w:val="00890221"/>
    <w:rsid w:val="00890985"/>
    <w:rsid w:val="008934BE"/>
    <w:rsid w:val="0089440C"/>
    <w:rsid w:val="00894A58"/>
    <w:rsid w:val="00895872"/>
    <w:rsid w:val="00895AEA"/>
    <w:rsid w:val="008A02B9"/>
    <w:rsid w:val="008A0A55"/>
    <w:rsid w:val="008A1E0F"/>
    <w:rsid w:val="008A7173"/>
    <w:rsid w:val="008B1DD5"/>
    <w:rsid w:val="008B2CA4"/>
    <w:rsid w:val="008B3E98"/>
    <w:rsid w:val="008B4BE2"/>
    <w:rsid w:val="008C1981"/>
    <w:rsid w:val="008C1B02"/>
    <w:rsid w:val="008C4985"/>
    <w:rsid w:val="008D15F0"/>
    <w:rsid w:val="008D2868"/>
    <w:rsid w:val="008D76AB"/>
    <w:rsid w:val="008E00D0"/>
    <w:rsid w:val="008E0423"/>
    <w:rsid w:val="008E3056"/>
    <w:rsid w:val="008E40E6"/>
    <w:rsid w:val="008E68B7"/>
    <w:rsid w:val="008F0C86"/>
    <w:rsid w:val="008F24C5"/>
    <w:rsid w:val="008F668C"/>
    <w:rsid w:val="008F79ED"/>
    <w:rsid w:val="00901398"/>
    <w:rsid w:val="00904EBD"/>
    <w:rsid w:val="009067F2"/>
    <w:rsid w:val="00911E36"/>
    <w:rsid w:val="009133EA"/>
    <w:rsid w:val="00914566"/>
    <w:rsid w:val="00921FC9"/>
    <w:rsid w:val="00922E1A"/>
    <w:rsid w:val="00924719"/>
    <w:rsid w:val="00925557"/>
    <w:rsid w:val="00931C33"/>
    <w:rsid w:val="00931C6B"/>
    <w:rsid w:val="00933193"/>
    <w:rsid w:val="00935C71"/>
    <w:rsid w:val="00936175"/>
    <w:rsid w:val="00936ABA"/>
    <w:rsid w:val="00937150"/>
    <w:rsid w:val="00937635"/>
    <w:rsid w:val="0094104B"/>
    <w:rsid w:val="00944FE1"/>
    <w:rsid w:val="00950084"/>
    <w:rsid w:val="00951DB8"/>
    <w:rsid w:val="00955F16"/>
    <w:rsid w:val="00957946"/>
    <w:rsid w:val="009624DE"/>
    <w:rsid w:val="00964682"/>
    <w:rsid w:val="0097222A"/>
    <w:rsid w:val="00972414"/>
    <w:rsid w:val="00973680"/>
    <w:rsid w:val="00975C4C"/>
    <w:rsid w:val="00993A4C"/>
    <w:rsid w:val="00993D96"/>
    <w:rsid w:val="00996032"/>
    <w:rsid w:val="00997B59"/>
    <w:rsid w:val="009A007D"/>
    <w:rsid w:val="009A0ED4"/>
    <w:rsid w:val="009A1602"/>
    <w:rsid w:val="009A534D"/>
    <w:rsid w:val="009B0CB9"/>
    <w:rsid w:val="009B658A"/>
    <w:rsid w:val="009B6AED"/>
    <w:rsid w:val="009B77A2"/>
    <w:rsid w:val="009B7A00"/>
    <w:rsid w:val="009C0FDC"/>
    <w:rsid w:val="009C5739"/>
    <w:rsid w:val="009C6FE8"/>
    <w:rsid w:val="009D10BA"/>
    <w:rsid w:val="009D5E45"/>
    <w:rsid w:val="009D6842"/>
    <w:rsid w:val="009E01CC"/>
    <w:rsid w:val="009E0653"/>
    <w:rsid w:val="009E2208"/>
    <w:rsid w:val="009E25E9"/>
    <w:rsid w:val="009E3AFD"/>
    <w:rsid w:val="009E46AB"/>
    <w:rsid w:val="009F37EF"/>
    <w:rsid w:val="009F3FFC"/>
    <w:rsid w:val="009F4131"/>
    <w:rsid w:val="009F66E0"/>
    <w:rsid w:val="009F6CF2"/>
    <w:rsid w:val="009F6F23"/>
    <w:rsid w:val="009F7E43"/>
    <w:rsid w:val="00A0458F"/>
    <w:rsid w:val="00A06458"/>
    <w:rsid w:val="00A107FF"/>
    <w:rsid w:val="00A1222D"/>
    <w:rsid w:val="00A132E3"/>
    <w:rsid w:val="00A139B3"/>
    <w:rsid w:val="00A20134"/>
    <w:rsid w:val="00A20E7C"/>
    <w:rsid w:val="00A3133D"/>
    <w:rsid w:val="00A436D9"/>
    <w:rsid w:val="00A451AD"/>
    <w:rsid w:val="00A513FC"/>
    <w:rsid w:val="00A51BB3"/>
    <w:rsid w:val="00A521F2"/>
    <w:rsid w:val="00A530DE"/>
    <w:rsid w:val="00A54B5E"/>
    <w:rsid w:val="00A54EC3"/>
    <w:rsid w:val="00A55FFD"/>
    <w:rsid w:val="00A56757"/>
    <w:rsid w:val="00A57881"/>
    <w:rsid w:val="00A57BBF"/>
    <w:rsid w:val="00A62060"/>
    <w:rsid w:val="00A62D14"/>
    <w:rsid w:val="00A651F9"/>
    <w:rsid w:val="00A669BF"/>
    <w:rsid w:val="00A8067C"/>
    <w:rsid w:val="00A85BA3"/>
    <w:rsid w:val="00A92FA7"/>
    <w:rsid w:val="00A9371C"/>
    <w:rsid w:val="00A96472"/>
    <w:rsid w:val="00A96FA9"/>
    <w:rsid w:val="00A97A3B"/>
    <w:rsid w:val="00AA15C3"/>
    <w:rsid w:val="00AA766A"/>
    <w:rsid w:val="00AB1722"/>
    <w:rsid w:val="00AB5E26"/>
    <w:rsid w:val="00AC0A94"/>
    <w:rsid w:val="00AC1012"/>
    <w:rsid w:val="00AC25D3"/>
    <w:rsid w:val="00AC2A2D"/>
    <w:rsid w:val="00AC4775"/>
    <w:rsid w:val="00AC6A7A"/>
    <w:rsid w:val="00AC754B"/>
    <w:rsid w:val="00AC7933"/>
    <w:rsid w:val="00AD04AE"/>
    <w:rsid w:val="00AD053C"/>
    <w:rsid w:val="00AD1D2C"/>
    <w:rsid w:val="00AD1D6F"/>
    <w:rsid w:val="00AD3717"/>
    <w:rsid w:val="00AD5D58"/>
    <w:rsid w:val="00AD6366"/>
    <w:rsid w:val="00AD6766"/>
    <w:rsid w:val="00AD7071"/>
    <w:rsid w:val="00AD7280"/>
    <w:rsid w:val="00AD7610"/>
    <w:rsid w:val="00AE0E1B"/>
    <w:rsid w:val="00AE5211"/>
    <w:rsid w:val="00AF5104"/>
    <w:rsid w:val="00AF556F"/>
    <w:rsid w:val="00AF76F1"/>
    <w:rsid w:val="00B01026"/>
    <w:rsid w:val="00B030B1"/>
    <w:rsid w:val="00B0736D"/>
    <w:rsid w:val="00B07ADD"/>
    <w:rsid w:val="00B11263"/>
    <w:rsid w:val="00B11E7E"/>
    <w:rsid w:val="00B13CF6"/>
    <w:rsid w:val="00B14F2F"/>
    <w:rsid w:val="00B166AE"/>
    <w:rsid w:val="00B16969"/>
    <w:rsid w:val="00B17285"/>
    <w:rsid w:val="00B178B8"/>
    <w:rsid w:val="00B17D52"/>
    <w:rsid w:val="00B17E87"/>
    <w:rsid w:val="00B214D0"/>
    <w:rsid w:val="00B23035"/>
    <w:rsid w:val="00B2779B"/>
    <w:rsid w:val="00B31289"/>
    <w:rsid w:val="00B31A58"/>
    <w:rsid w:val="00B3422F"/>
    <w:rsid w:val="00B349B5"/>
    <w:rsid w:val="00B35859"/>
    <w:rsid w:val="00B35B5D"/>
    <w:rsid w:val="00B43101"/>
    <w:rsid w:val="00B439FB"/>
    <w:rsid w:val="00B44843"/>
    <w:rsid w:val="00B45472"/>
    <w:rsid w:val="00B5364D"/>
    <w:rsid w:val="00B536F6"/>
    <w:rsid w:val="00B53DDD"/>
    <w:rsid w:val="00B55F46"/>
    <w:rsid w:val="00B56632"/>
    <w:rsid w:val="00B60F41"/>
    <w:rsid w:val="00B619CA"/>
    <w:rsid w:val="00B653B4"/>
    <w:rsid w:val="00B7322B"/>
    <w:rsid w:val="00B76AB5"/>
    <w:rsid w:val="00B77708"/>
    <w:rsid w:val="00B77F63"/>
    <w:rsid w:val="00B839DA"/>
    <w:rsid w:val="00B908AB"/>
    <w:rsid w:val="00B90CB8"/>
    <w:rsid w:val="00B91C28"/>
    <w:rsid w:val="00B944A2"/>
    <w:rsid w:val="00B94AF9"/>
    <w:rsid w:val="00B95A59"/>
    <w:rsid w:val="00B96BEB"/>
    <w:rsid w:val="00B96E3E"/>
    <w:rsid w:val="00B977D7"/>
    <w:rsid w:val="00BA1306"/>
    <w:rsid w:val="00BA41F0"/>
    <w:rsid w:val="00BA507A"/>
    <w:rsid w:val="00BB107B"/>
    <w:rsid w:val="00BB2185"/>
    <w:rsid w:val="00BB3BC6"/>
    <w:rsid w:val="00BB3E01"/>
    <w:rsid w:val="00BB74B9"/>
    <w:rsid w:val="00BB7823"/>
    <w:rsid w:val="00BC1542"/>
    <w:rsid w:val="00BC4D8A"/>
    <w:rsid w:val="00BD0220"/>
    <w:rsid w:val="00BD3F85"/>
    <w:rsid w:val="00BD41FC"/>
    <w:rsid w:val="00BD6B80"/>
    <w:rsid w:val="00BE0A5D"/>
    <w:rsid w:val="00BE1F68"/>
    <w:rsid w:val="00BE7173"/>
    <w:rsid w:val="00BF005D"/>
    <w:rsid w:val="00BF02DB"/>
    <w:rsid w:val="00BF3063"/>
    <w:rsid w:val="00BF362C"/>
    <w:rsid w:val="00BF7EE7"/>
    <w:rsid w:val="00C012B7"/>
    <w:rsid w:val="00C05B73"/>
    <w:rsid w:val="00C07553"/>
    <w:rsid w:val="00C07659"/>
    <w:rsid w:val="00C125FE"/>
    <w:rsid w:val="00C1534C"/>
    <w:rsid w:val="00C2157C"/>
    <w:rsid w:val="00C230F9"/>
    <w:rsid w:val="00C24B8F"/>
    <w:rsid w:val="00C30968"/>
    <w:rsid w:val="00C3460F"/>
    <w:rsid w:val="00C35C82"/>
    <w:rsid w:val="00C35E8F"/>
    <w:rsid w:val="00C3759D"/>
    <w:rsid w:val="00C45592"/>
    <w:rsid w:val="00C477B0"/>
    <w:rsid w:val="00C479CB"/>
    <w:rsid w:val="00C50B59"/>
    <w:rsid w:val="00C50E68"/>
    <w:rsid w:val="00C51EBA"/>
    <w:rsid w:val="00C52294"/>
    <w:rsid w:val="00C53218"/>
    <w:rsid w:val="00C54878"/>
    <w:rsid w:val="00C61A2E"/>
    <w:rsid w:val="00C63DA3"/>
    <w:rsid w:val="00C70071"/>
    <w:rsid w:val="00C71CAC"/>
    <w:rsid w:val="00C7220B"/>
    <w:rsid w:val="00C728F5"/>
    <w:rsid w:val="00C73109"/>
    <w:rsid w:val="00C76663"/>
    <w:rsid w:val="00C76E4E"/>
    <w:rsid w:val="00C81541"/>
    <w:rsid w:val="00C83ABC"/>
    <w:rsid w:val="00C83FCF"/>
    <w:rsid w:val="00C853F1"/>
    <w:rsid w:val="00C86EBD"/>
    <w:rsid w:val="00C91AD2"/>
    <w:rsid w:val="00C951A5"/>
    <w:rsid w:val="00C9772E"/>
    <w:rsid w:val="00CA06C7"/>
    <w:rsid w:val="00CA3312"/>
    <w:rsid w:val="00CA5A4A"/>
    <w:rsid w:val="00CA7CAF"/>
    <w:rsid w:val="00CB2AAE"/>
    <w:rsid w:val="00CB411C"/>
    <w:rsid w:val="00CB58D8"/>
    <w:rsid w:val="00CB6752"/>
    <w:rsid w:val="00CB7FEE"/>
    <w:rsid w:val="00CC004B"/>
    <w:rsid w:val="00CC04D8"/>
    <w:rsid w:val="00CC0914"/>
    <w:rsid w:val="00CC0D2E"/>
    <w:rsid w:val="00CC36CC"/>
    <w:rsid w:val="00CC74BC"/>
    <w:rsid w:val="00CD25BF"/>
    <w:rsid w:val="00CD2BE2"/>
    <w:rsid w:val="00CD32B9"/>
    <w:rsid w:val="00CD657F"/>
    <w:rsid w:val="00CE1EDF"/>
    <w:rsid w:val="00CE2139"/>
    <w:rsid w:val="00CE3DF0"/>
    <w:rsid w:val="00CE5236"/>
    <w:rsid w:val="00CE5AD1"/>
    <w:rsid w:val="00CE7822"/>
    <w:rsid w:val="00CF0A51"/>
    <w:rsid w:val="00CF1B8D"/>
    <w:rsid w:val="00CF59D1"/>
    <w:rsid w:val="00CF6104"/>
    <w:rsid w:val="00D00A1C"/>
    <w:rsid w:val="00D01042"/>
    <w:rsid w:val="00D03B2A"/>
    <w:rsid w:val="00D04769"/>
    <w:rsid w:val="00D076AA"/>
    <w:rsid w:val="00D10D52"/>
    <w:rsid w:val="00D112A8"/>
    <w:rsid w:val="00D1587F"/>
    <w:rsid w:val="00D168A9"/>
    <w:rsid w:val="00D203ED"/>
    <w:rsid w:val="00D21396"/>
    <w:rsid w:val="00D23A12"/>
    <w:rsid w:val="00D2469F"/>
    <w:rsid w:val="00D2772F"/>
    <w:rsid w:val="00D30D9F"/>
    <w:rsid w:val="00D31127"/>
    <w:rsid w:val="00D34EF8"/>
    <w:rsid w:val="00D350BE"/>
    <w:rsid w:val="00D40FB6"/>
    <w:rsid w:val="00D424A4"/>
    <w:rsid w:val="00D43C98"/>
    <w:rsid w:val="00D470FE"/>
    <w:rsid w:val="00D47483"/>
    <w:rsid w:val="00D47651"/>
    <w:rsid w:val="00D51D86"/>
    <w:rsid w:val="00D5439E"/>
    <w:rsid w:val="00D66A73"/>
    <w:rsid w:val="00D67094"/>
    <w:rsid w:val="00D679F0"/>
    <w:rsid w:val="00D7315B"/>
    <w:rsid w:val="00D82343"/>
    <w:rsid w:val="00D90448"/>
    <w:rsid w:val="00D90CDA"/>
    <w:rsid w:val="00D91206"/>
    <w:rsid w:val="00D92B6E"/>
    <w:rsid w:val="00D93A3D"/>
    <w:rsid w:val="00D94E33"/>
    <w:rsid w:val="00D96723"/>
    <w:rsid w:val="00D969A4"/>
    <w:rsid w:val="00DA17BC"/>
    <w:rsid w:val="00DB0E2B"/>
    <w:rsid w:val="00DB1B2A"/>
    <w:rsid w:val="00DB2724"/>
    <w:rsid w:val="00DB2B05"/>
    <w:rsid w:val="00DB4FCE"/>
    <w:rsid w:val="00DB59E2"/>
    <w:rsid w:val="00DB601D"/>
    <w:rsid w:val="00DB613B"/>
    <w:rsid w:val="00DB70A1"/>
    <w:rsid w:val="00DB7E10"/>
    <w:rsid w:val="00DC0F88"/>
    <w:rsid w:val="00DC3E1B"/>
    <w:rsid w:val="00DC5207"/>
    <w:rsid w:val="00DC681B"/>
    <w:rsid w:val="00DC7279"/>
    <w:rsid w:val="00DC7D9D"/>
    <w:rsid w:val="00DD2781"/>
    <w:rsid w:val="00DD3293"/>
    <w:rsid w:val="00DE3895"/>
    <w:rsid w:val="00DE56E5"/>
    <w:rsid w:val="00DF29D5"/>
    <w:rsid w:val="00DF5A69"/>
    <w:rsid w:val="00DF6849"/>
    <w:rsid w:val="00E020B2"/>
    <w:rsid w:val="00E023F5"/>
    <w:rsid w:val="00E0257B"/>
    <w:rsid w:val="00E059A8"/>
    <w:rsid w:val="00E07657"/>
    <w:rsid w:val="00E11ED5"/>
    <w:rsid w:val="00E122A3"/>
    <w:rsid w:val="00E1308E"/>
    <w:rsid w:val="00E1315F"/>
    <w:rsid w:val="00E13A45"/>
    <w:rsid w:val="00E151E1"/>
    <w:rsid w:val="00E15667"/>
    <w:rsid w:val="00E15834"/>
    <w:rsid w:val="00E20BAD"/>
    <w:rsid w:val="00E213A4"/>
    <w:rsid w:val="00E25BDA"/>
    <w:rsid w:val="00E26B33"/>
    <w:rsid w:val="00E32321"/>
    <w:rsid w:val="00E332E6"/>
    <w:rsid w:val="00E3622A"/>
    <w:rsid w:val="00E365CC"/>
    <w:rsid w:val="00E37D32"/>
    <w:rsid w:val="00E45B1D"/>
    <w:rsid w:val="00E46141"/>
    <w:rsid w:val="00E507CE"/>
    <w:rsid w:val="00E508C3"/>
    <w:rsid w:val="00E51E7B"/>
    <w:rsid w:val="00E54EBC"/>
    <w:rsid w:val="00E571D5"/>
    <w:rsid w:val="00E60A69"/>
    <w:rsid w:val="00E615CB"/>
    <w:rsid w:val="00E6398A"/>
    <w:rsid w:val="00E63E1B"/>
    <w:rsid w:val="00E67C7A"/>
    <w:rsid w:val="00E67D91"/>
    <w:rsid w:val="00E71F81"/>
    <w:rsid w:val="00E72406"/>
    <w:rsid w:val="00E72B7C"/>
    <w:rsid w:val="00E73E8D"/>
    <w:rsid w:val="00E74016"/>
    <w:rsid w:val="00E7448E"/>
    <w:rsid w:val="00E7629B"/>
    <w:rsid w:val="00E83617"/>
    <w:rsid w:val="00E849E6"/>
    <w:rsid w:val="00E87BF5"/>
    <w:rsid w:val="00E94E4F"/>
    <w:rsid w:val="00E9560A"/>
    <w:rsid w:val="00E9760C"/>
    <w:rsid w:val="00E9778A"/>
    <w:rsid w:val="00E97C45"/>
    <w:rsid w:val="00E97FF2"/>
    <w:rsid w:val="00EA1B01"/>
    <w:rsid w:val="00EA24A0"/>
    <w:rsid w:val="00EA698E"/>
    <w:rsid w:val="00EA7AD0"/>
    <w:rsid w:val="00EB29E0"/>
    <w:rsid w:val="00EB2DC8"/>
    <w:rsid w:val="00EB6C8E"/>
    <w:rsid w:val="00EC05AA"/>
    <w:rsid w:val="00EC2C34"/>
    <w:rsid w:val="00EC3FC6"/>
    <w:rsid w:val="00ED269E"/>
    <w:rsid w:val="00EE064B"/>
    <w:rsid w:val="00EE2B83"/>
    <w:rsid w:val="00EE732F"/>
    <w:rsid w:val="00EF17D1"/>
    <w:rsid w:val="00EF1C84"/>
    <w:rsid w:val="00EF1D91"/>
    <w:rsid w:val="00EF3682"/>
    <w:rsid w:val="00EF3FD5"/>
    <w:rsid w:val="00F0069B"/>
    <w:rsid w:val="00F11357"/>
    <w:rsid w:val="00F122B2"/>
    <w:rsid w:val="00F12723"/>
    <w:rsid w:val="00F165FC"/>
    <w:rsid w:val="00F175D1"/>
    <w:rsid w:val="00F178B1"/>
    <w:rsid w:val="00F21252"/>
    <w:rsid w:val="00F21C5E"/>
    <w:rsid w:val="00F22611"/>
    <w:rsid w:val="00F22A89"/>
    <w:rsid w:val="00F23BBA"/>
    <w:rsid w:val="00F24EDB"/>
    <w:rsid w:val="00F25E93"/>
    <w:rsid w:val="00F30C45"/>
    <w:rsid w:val="00F3199D"/>
    <w:rsid w:val="00F31A66"/>
    <w:rsid w:val="00F3252A"/>
    <w:rsid w:val="00F3429B"/>
    <w:rsid w:val="00F34C67"/>
    <w:rsid w:val="00F37EF4"/>
    <w:rsid w:val="00F466C2"/>
    <w:rsid w:val="00F52B80"/>
    <w:rsid w:val="00F52BE8"/>
    <w:rsid w:val="00F52F18"/>
    <w:rsid w:val="00F55002"/>
    <w:rsid w:val="00F57C5A"/>
    <w:rsid w:val="00F61D11"/>
    <w:rsid w:val="00F66C0A"/>
    <w:rsid w:val="00F67223"/>
    <w:rsid w:val="00F702D1"/>
    <w:rsid w:val="00F70F11"/>
    <w:rsid w:val="00F7305B"/>
    <w:rsid w:val="00F77943"/>
    <w:rsid w:val="00F801E8"/>
    <w:rsid w:val="00F828AF"/>
    <w:rsid w:val="00F83499"/>
    <w:rsid w:val="00F87939"/>
    <w:rsid w:val="00F904A8"/>
    <w:rsid w:val="00F90683"/>
    <w:rsid w:val="00F90BDD"/>
    <w:rsid w:val="00FA2B05"/>
    <w:rsid w:val="00FA3423"/>
    <w:rsid w:val="00FA35BA"/>
    <w:rsid w:val="00FB07E2"/>
    <w:rsid w:val="00FB0F93"/>
    <w:rsid w:val="00FB12C8"/>
    <w:rsid w:val="00FB4203"/>
    <w:rsid w:val="00FB4D45"/>
    <w:rsid w:val="00FB50D6"/>
    <w:rsid w:val="00FB51F9"/>
    <w:rsid w:val="00FB5438"/>
    <w:rsid w:val="00FB5E52"/>
    <w:rsid w:val="00FC2DCE"/>
    <w:rsid w:val="00FC3123"/>
    <w:rsid w:val="00FC62B0"/>
    <w:rsid w:val="00FC66E7"/>
    <w:rsid w:val="00FD3466"/>
    <w:rsid w:val="00FD36B3"/>
    <w:rsid w:val="00FD371B"/>
    <w:rsid w:val="00FD4F94"/>
    <w:rsid w:val="00FD6D40"/>
    <w:rsid w:val="00FD7980"/>
    <w:rsid w:val="00FE298D"/>
    <w:rsid w:val="00FF1021"/>
    <w:rsid w:val="00FF2DF3"/>
    <w:rsid w:val="00FF3EA3"/>
    <w:rsid w:val="00FF552C"/>
    <w:rsid w:val="00FF76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8FBD3"/>
  <w15:chartTrackingRefBased/>
  <w15:docId w15:val="{BF0A2CE0-A7C1-4B0C-9FC6-5A5F4901B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07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B030B1"/>
    <w:rPr>
      <w:rFonts w:ascii="TimesNewRomanPSMT" w:hAnsi="TimesNewRomanPSMT" w:hint="default"/>
      <w:b w:val="0"/>
      <w:bCs w:val="0"/>
      <w:i w:val="0"/>
      <w:iCs w:val="0"/>
      <w:color w:val="000000"/>
      <w:sz w:val="24"/>
      <w:szCs w:val="24"/>
    </w:rPr>
  </w:style>
  <w:style w:type="character" w:styleId="Strong">
    <w:name w:val="Strong"/>
    <w:basedOn w:val="DefaultParagraphFont"/>
    <w:uiPriority w:val="22"/>
    <w:qFormat/>
    <w:rsid w:val="00D076AA"/>
    <w:rPr>
      <w:b/>
      <w:bCs/>
    </w:rPr>
  </w:style>
  <w:style w:type="character" w:styleId="Hyperlink">
    <w:name w:val="Hyperlink"/>
    <w:basedOn w:val="DefaultParagraphFont"/>
    <w:uiPriority w:val="99"/>
    <w:semiHidden/>
    <w:unhideWhenUsed/>
    <w:rsid w:val="00D076AA"/>
    <w:rPr>
      <w:color w:val="0000FF"/>
      <w:u w:val="single"/>
    </w:rPr>
  </w:style>
  <w:style w:type="character" w:customStyle="1" w:styleId="fontstyle21">
    <w:name w:val="fontstyle21"/>
    <w:basedOn w:val="DefaultParagraphFont"/>
    <w:rsid w:val="00FB5438"/>
    <w:rPr>
      <w:rFonts w:ascii="Times New Roman" w:hAnsi="Times New Roman" w:cs="Times New Roman" w:hint="default"/>
      <w:b w:val="0"/>
      <w:bCs w:val="0"/>
      <w:i/>
      <w:iCs/>
      <w:color w:val="000000"/>
      <w:sz w:val="18"/>
      <w:szCs w:val="18"/>
    </w:rPr>
  </w:style>
  <w:style w:type="paragraph" w:styleId="ListParagraph">
    <w:name w:val="List Paragraph"/>
    <w:basedOn w:val="Normal"/>
    <w:uiPriority w:val="34"/>
    <w:qFormat/>
    <w:rsid w:val="00284988"/>
    <w:pPr>
      <w:ind w:left="720"/>
      <w:contextualSpacing/>
    </w:pPr>
  </w:style>
  <w:style w:type="character" w:styleId="Emphasis">
    <w:name w:val="Emphasis"/>
    <w:basedOn w:val="DefaultParagraphFont"/>
    <w:uiPriority w:val="20"/>
    <w:qFormat/>
    <w:rsid w:val="003C5408"/>
    <w:rPr>
      <w:i/>
      <w:iCs/>
    </w:rPr>
  </w:style>
  <w:style w:type="paragraph" w:styleId="NormalWeb">
    <w:name w:val="Normal (Web)"/>
    <w:basedOn w:val="Normal"/>
    <w:uiPriority w:val="99"/>
    <w:semiHidden/>
    <w:unhideWhenUsed/>
    <w:rsid w:val="00E1315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q-text">
    <w:name w:val="q-text"/>
    <w:basedOn w:val="Normal"/>
    <w:rsid w:val="00E15667"/>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7595487">
      <w:bodyDiv w:val="1"/>
      <w:marLeft w:val="0"/>
      <w:marRight w:val="0"/>
      <w:marTop w:val="0"/>
      <w:marBottom w:val="0"/>
      <w:divBdr>
        <w:top w:val="none" w:sz="0" w:space="0" w:color="auto"/>
        <w:left w:val="none" w:sz="0" w:space="0" w:color="auto"/>
        <w:bottom w:val="none" w:sz="0" w:space="0" w:color="auto"/>
        <w:right w:val="none" w:sz="0" w:space="0" w:color="auto"/>
      </w:divBdr>
      <w:divsChild>
        <w:div w:id="1016349872">
          <w:marLeft w:val="0"/>
          <w:marRight w:val="0"/>
          <w:marTop w:val="60"/>
          <w:marBottom w:val="0"/>
          <w:divBdr>
            <w:top w:val="none" w:sz="0" w:space="0" w:color="auto"/>
            <w:left w:val="none" w:sz="0" w:space="0" w:color="auto"/>
            <w:bottom w:val="none" w:sz="0" w:space="0" w:color="auto"/>
            <w:right w:val="none" w:sz="0" w:space="0" w:color="auto"/>
          </w:divBdr>
        </w:div>
        <w:div w:id="538780982">
          <w:marLeft w:val="0"/>
          <w:marRight w:val="0"/>
          <w:marTop w:val="60"/>
          <w:marBottom w:val="0"/>
          <w:divBdr>
            <w:top w:val="none" w:sz="0" w:space="0" w:color="auto"/>
            <w:left w:val="none" w:sz="0" w:space="0" w:color="auto"/>
            <w:bottom w:val="none" w:sz="0" w:space="0" w:color="auto"/>
            <w:right w:val="none" w:sz="0" w:space="0" w:color="auto"/>
          </w:divBdr>
        </w:div>
        <w:div w:id="781874558">
          <w:marLeft w:val="0"/>
          <w:marRight w:val="0"/>
          <w:marTop w:val="60"/>
          <w:marBottom w:val="0"/>
          <w:divBdr>
            <w:top w:val="none" w:sz="0" w:space="0" w:color="auto"/>
            <w:left w:val="none" w:sz="0" w:space="0" w:color="auto"/>
            <w:bottom w:val="none" w:sz="0" w:space="0" w:color="auto"/>
            <w:right w:val="none" w:sz="0" w:space="0" w:color="auto"/>
          </w:divBdr>
        </w:div>
        <w:div w:id="243301304">
          <w:marLeft w:val="0"/>
          <w:marRight w:val="0"/>
          <w:marTop w:val="60"/>
          <w:marBottom w:val="0"/>
          <w:divBdr>
            <w:top w:val="none" w:sz="0" w:space="0" w:color="auto"/>
            <w:left w:val="none" w:sz="0" w:space="0" w:color="auto"/>
            <w:bottom w:val="none" w:sz="0" w:space="0" w:color="auto"/>
            <w:right w:val="none" w:sz="0" w:space="0" w:color="auto"/>
          </w:divBdr>
        </w:div>
        <w:div w:id="1845853828">
          <w:marLeft w:val="0"/>
          <w:marRight w:val="0"/>
          <w:marTop w:val="60"/>
          <w:marBottom w:val="0"/>
          <w:divBdr>
            <w:top w:val="none" w:sz="0" w:space="0" w:color="auto"/>
            <w:left w:val="none" w:sz="0" w:space="0" w:color="auto"/>
            <w:bottom w:val="none" w:sz="0" w:space="0" w:color="auto"/>
            <w:right w:val="none" w:sz="0" w:space="0" w:color="auto"/>
          </w:divBdr>
        </w:div>
        <w:div w:id="1280721478">
          <w:marLeft w:val="0"/>
          <w:marRight w:val="0"/>
          <w:marTop w:val="60"/>
          <w:marBottom w:val="0"/>
          <w:divBdr>
            <w:top w:val="none" w:sz="0" w:space="0" w:color="auto"/>
            <w:left w:val="none" w:sz="0" w:space="0" w:color="auto"/>
            <w:bottom w:val="none" w:sz="0" w:space="0" w:color="auto"/>
            <w:right w:val="none" w:sz="0" w:space="0" w:color="auto"/>
          </w:divBdr>
        </w:div>
        <w:div w:id="108475639">
          <w:marLeft w:val="0"/>
          <w:marRight w:val="0"/>
          <w:marTop w:val="60"/>
          <w:marBottom w:val="0"/>
          <w:divBdr>
            <w:top w:val="none" w:sz="0" w:space="0" w:color="auto"/>
            <w:left w:val="none" w:sz="0" w:space="0" w:color="auto"/>
            <w:bottom w:val="none" w:sz="0" w:space="0" w:color="auto"/>
            <w:right w:val="none" w:sz="0" w:space="0" w:color="auto"/>
          </w:divBdr>
        </w:div>
        <w:div w:id="290481634">
          <w:marLeft w:val="0"/>
          <w:marRight w:val="0"/>
          <w:marTop w:val="60"/>
          <w:marBottom w:val="0"/>
          <w:divBdr>
            <w:top w:val="none" w:sz="0" w:space="0" w:color="auto"/>
            <w:left w:val="none" w:sz="0" w:space="0" w:color="auto"/>
            <w:bottom w:val="none" w:sz="0" w:space="0" w:color="auto"/>
            <w:right w:val="none" w:sz="0" w:space="0" w:color="auto"/>
          </w:divBdr>
        </w:div>
        <w:div w:id="585504112">
          <w:marLeft w:val="0"/>
          <w:marRight w:val="0"/>
          <w:marTop w:val="60"/>
          <w:marBottom w:val="0"/>
          <w:divBdr>
            <w:top w:val="none" w:sz="0" w:space="0" w:color="auto"/>
            <w:left w:val="none" w:sz="0" w:space="0" w:color="auto"/>
            <w:bottom w:val="none" w:sz="0" w:space="0" w:color="auto"/>
            <w:right w:val="none" w:sz="0" w:space="0" w:color="auto"/>
          </w:divBdr>
        </w:div>
        <w:div w:id="127170194">
          <w:marLeft w:val="0"/>
          <w:marRight w:val="0"/>
          <w:marTop w:val="60"/>
          <w:marBottom w:val="0"/>
          <w:divBdr>
            <w:top w:val="none" w:sz="0" w:space="0" w:color="auto"/>
            <w:left w:val="none" w:sz="0" w:space="0" w:color="auto"/>
            <w:bottom w:val="none" w:sz="0" w:space="0" w:color="auto"/>
            <w:right w:val="none" w:sz="0" w:space="0" w:color="auto"/>
          </w:divBdr>
        </w:div>
        <w:div w:id="1592275960">
          <w:marLeft w:val="0"/>
          <w:marRight w:val="0"/>
          <w:marTop w:val="60"/>
          <w:marBottom w:val="0"/>
          <w:divBdr>
            <w:top w:val="none" w:sz="0" w:space="0" w:color="auto"/>
            <w:left w:val="none" w:sz="0" w:space="0" w:color="auto"/>
            <w:bottom w:val="none" w:sz="0" w:space="0" w:color="auto"/>
            <w:right w:val="none" w:sz="0" w:space="0" w:color="auto"/>
          </w:divBdr>
        </w:div>
        <w:div w:id="1269704158">
          <w:marLeft w:val="0"/>
          <w:marRight w:val="0"/>
          <w:marTop w:val="60"/>
          <w:marBottom w:val="0"/>
          <w:divBdr>
            <w:top w:val="none" w:sz="0" w:space="0" w:color="auto"/>
            <w:left w:val="none" w:sz="0" w:space="0" w:color="auto"/>
            <w:bottom w:val="none" w:sz="0" w:space="0" w:color="auto"/>
            <w:right w:val="none" w:sz="0" w:space="0" w:color="auto"/>
          </w:divBdr>
        </w:div>
        <w:div w:id="1086538040">
          <w:marLeft w:val="0"/>
          <w:marRight w:val="0"/>
          <w:marTop w:val="60"/>
          <w:marBottom w:val="0"/>
          <w:divBdr>
            <w:top w:val="none" w:sz="0" w:space="0" w:color="auto"/>
            <w:left w:val="none" w:sz="0" w:space="0" w:color="auto"/>
            <w:bottom w:val="none" w:sz="0" w:space="0" w:color="auto"/>
            <w:right w:val="none" w:sz="0" w:space="0" w:color="auto"/>
          </w:divBdr>
        </w:div>
        <w:div w:id="804129223">
          <w:marLeft w:val="0"/>
          <w:marRight w:val="0"/>
          <w:marTop w:val="60"/>
          <w:marBottom w:val="0"/>
          <w:divBdr>
            <w:top w:val="none" w:sz="0" w:space="0" w:color="auto"/>
            <w:left w:val="none" w:sz="0" w:space="0" w:color="auto"/>
            <w:bottom w:val="none" w:sz="0" w:space="0" w:color="auto"/>
            <w:right w:val="none" w:sz="0" w:space="0" w:color="auto"/>
          </w:divBdr>
        </w:div>
        <w:div w:id="406264828">
          <w:marLeft w:val="0"/>
          <w:marRight w:val="0"/>
          <w:marTop w:val="60"/>
          <w:marBottom w:val="0"/>
          <w:divBdr>
            <w:top w:val="none" w:sz="0" w:space="0" w:color="auto"/>
            <w:left w:val="none" w:sz="0" w:space="0" w:color="auto"/>
            <w:bottom w:val="none" w:sz="0" w:space="0" w:color="auto"/>
            <w:right w:val="none" w:sz="0" w:space="0" w:color="auto"/>
          </w:divBdr>
        </w:div>
      </w:divsChild>
    </w:div>
    <w:div w:id="573247240">
      <w:bodyDiv w:val="1"/>
      <w:marLeft w:val="0"/>
      <w:marRight w:val="0"/>
      <w:marTop w:val="0"/>
      <w:marBottom w:val="0"/>
      <w:divBdr>
        <w:top w:val="none" w:sz="0" w:space="0" w:color="auto"/>
        <w:left w:val="none" w:sz="0" w:space="0" w:color="auto"/>
        <w:bottom w:val="none" w:sz="0" w:space="0" w:color="auto"/>
        <w:right w:val="none" w:sz="0" w:space="0" w:color="auto"/>
      </w:divBdr>
    </w:div>
    <w:div w:id="1111626528">
      <w:bodyDiv w:val="1"/>
      <w:marLeft w:val="0"/>
      <w:marRight w:val="0"/>
      <w:marTop w:val="0"/>
      <w:marBottom w:val="0"/>
      <w:divBdr>
        <w:top w:val="none" w:sz="0" w:space="0" w:color="auto"/>
        <w:left w:val="none" w:sz="0" w:space="0" w:color="auto"/>
        <w:bottom w:val="none" w:sz="0" w:space="0" w:color="auto"/>
        <w:right w:val="none" w:sz="0" w:space="0" w:color="auto"/>
      </w:divBdr>
    </w:div>
    <w:div w:id="1226723059">
      <w:bodyDiv w:val="1"/>
      <w:marLeft w:val="0"/>
      <w:marRight w:val="0"/>
      <w:marTop w:val="0"/>
      <w:marBottom w:val="0"/>
      <w:divBdr>
        <w:top w:val="none" w:sz="0" w:space="0" w:color="auto"/>
        <w:left w:val="none" w:sz="0" w:space="0" w:color="auto"/>
        <w:bottom w:val="none" w:sz="0" w:space="0" w:color="auto"/>
        <w:right w:val="none" w:sz="0" w:space="0" w:color="auto"/>
      </w:divBdr>
    </w:div>
    <w:div w:id="163744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F805A-D7B4-4944-B9E7-B7307883A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1</TotalTime>
  <Pages>8</Pages>
  <Words>7797</Words>
  <Characters>4444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 Lutviana</dc:creator>
  <cp:keywords/>
  <dc:description/>
  <cp:lastModifiedBy>Rizky Lutviana</cp:lastModifiedBy>
  <cp:revision>1353</cp:revision>
  <dcterms:created xsi:type="dcterms:W3CDTF">2021-03-17T13:20:00Z</dcterms:created>
  <dcterms:modified xsi:type="dcterms:W3CDTF">2021-07-2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642f93-61b6-34b2-a422-b82467b3f081</vt:lpwstr>
  </property>
  <property fmtid="{D5CDD505-2E9C-101B-9397-08002B2CF9AE}" pid="24" name="Mendeley Citation Style_1">
    <vt:lpwstr>http://www.zotero.org/styles/apa</vt:lpwstr>
  </property>
</Properties>
</file>